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719542B5" w:rsidR="003F4A3B" w:rsidRPr="004439FB" w:rsidRDefault="006565D9" w:rsidP="006565D9">
      <w:pPr>
        <w:jc w:val="center"/>
      </w:pPr>
      <w:r w:rsidRPr="004439FB">
        <w:t>Borja Aguado</w:t>
      </w:r>
      <w:r w:rsidR="00070687" w:rsidRPr="004439FB">
        <w:t>¹</w:t>
      </w:r>
      <w:r w:rsidR="004439FB" w:rsidRPr="004439FB">
        <w:rPr>
          <w:rFonts w:cstheme="minorHAnsi"/>
        </w:rPr>
        <w:t>˚</w:t>
      </w:r>
      <w:r w:rsidRPr="004439FB">
        <w:t>, Björn Jörges²</w:t>
      </w:r>
      <w:r w:rsidR="004439FB" w:rsidRPr="004439FB">
        <w:rPr>
          <w:rFonts w:cstheme="minorHAnsi"/>
        </w:rPr>
        <w:t>˚</w:t>
      </w:r>
      <w:r w:rsidRPr="004439FB">
        <w:t>, Joan López-Moliner</w:t>
      </w:r>
      <w:r w:rsidR="00070687" w:rsidRPr="004439FB">
        <w:t>¹</w:t>
      </w:r>
      <w:r w:rsidRPr="004439FB">
        <w:t>*</w:t>
      </w:r>
    </w:p>
    <w:p w14:paraId="0B232E41" w14:textId="4A6AEB61" w:rsidR="006565D9" w:rsidRDefault="006565D9" w:rsidP="006565D9">
      <w:r w:rsidRPr="006565D9">
        <w:t xml:space="preserve">¹ Vision and Control of Action (VISCA) group, Department of Cognition, Development and Psychology of Education, </w:t>
      </w:r>
      <w:proofErr w:type="spellStart"/>
      <w:r w:rsidRPr="006565D9">
        <w:t>Institut</w:t>
      </w:r>
      <w:proofErr w:type="spellEnd"/>
      <w:r w:rsidRPr="006565D9">
        <w:t xml:space="preserve"> de </w:t>
      </w:r>
      <w:proofErr w:type="spellStart"/>
      <w:r w:rsidRPr="006565D9">
        <w:t>Neurociències</w:t>
      </w:r>
      <w:proofErr w:type="spellEnd"/>
      <w:r w:rsidRPr="006565D9">
        <w:t xml:space="preserve">, </w:t>
      </w:r>
      <w:proofErr w:type="spellStart"/>
      <w:r w:rsidRPr="006565D9">
        <w:t>Universitat</w:t>
      </w:r>
      <w:proofErr w:type="spellEnd"/>
      <w:r w:rsidRPr="006565D9">
        <w:t xml:space="preserve"> de Barcelona, Ps. </w:t>
      </w:r>
      <w:proofErr w:type="spellStart"/>
      <w:r w:rsidRPr="006565D9">
        <w:t>Vall</w:t>
      </w:r>
      <w:proofErr w:type="spellEnd"/>
      <w:r w:rsidRPr="006565D9">
        <w:t xml:space="preserve"> </w:t>
      </w:r>
      <w:proofErr w:type="spellStart"/>
      <w:r w:rsidRPr="006565D9">
        <w:t>d'Hebron</w:t>
      </w:r>
      <w:proofErr w:type="spellEnd"/>
      <w:r w:rsidRPr="006565D9">
        <w:t xml:space="preserve">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w:t>
      </w:r>
      <w:proofErr w:type="spellStart"/>
      <w:r w:rsidRPr="006565D9">
        <w:t>Keele</w:t>
      </w:r>
      <w:proofErr w:type="spellEnd"/>
      <w:r w:rsidRPr="006565D9">
        <w:t xml:space="preserve"> Street, Toronto, ON M3J 1P3, Canada</w:t>
      </w:r>
    </w:p>
    <w:p w14:paraId="0A104BED" w14:textId="46FEB858" w:rsidR="004439FB" w:rsidRDefault="004439FB" w:rsidP="003F4A3B">
      <w:r w:rsidRPr="004439FB">
        <w:rPr>
          <w:rFonts w:cstheme="minorHAnsi"/>
        </w:rPr>
        <w:t>˚</w:t>
      </w:r>
      <w:r>
        <w:rPr>
          <w:rFonts w:cstheme="minorHAnsi"/>
        </w:rPr>
        <w:t xml:space="preserve"> These authors contributed equally to this work.</w:t>
      </w:r>
    </w:p>
    <w:p w14:paraId="4D40D49E" w14:textId="0FDD302D" w:rsidR="006565D9" w:rsidRPr="004439FB" w:rsidRDefault="006565D9" w:rsidP="003F4A3B">
      <w:r>
        <w:t>*Corresponding Author</w:t>
      </w:r>
      <w:r w:rsidR="004439FB">
        <w:t xml:space="preserve"> (</w:t>
      </w:r>
      <w:r w:rsidR="004439FB" w:rsidRPr="004439FB">
        <w:t>j.lopezmoliner@u</w:t>
      </w:r>
      <w:r w:rsidR="004439FB">
        <w:t>b.edu)</w:t>
      </w:r>
    </w:p>
    <w:p w14:paraId="26372209" w14:textId="23AF78DC" w:rsidR="006565D9" w:rsidRDefault="006565D9" w:rsidP="003F4A3B"/>
    <w:p w14:paraId="1DBC5E60" w14:textId="08B4AF13" w:rsidR="00C72142" w:rsidRDefault="00C72142" w:rsidP="00C72142">
      <w:pPr>
        <w:pStyle w:val="Heading2"/>
      </w:pPr>
      <w:r>
        <w:t>Abstract</w:t>
      </w:r>
    </w:p>
    <w:p w14:paraId="53145B0F" w14:textId="78748DFC"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r w:rsidR="001D4980">
        <w:t xml:space="preserve"> both b</w:t>
      </w:r>
      <w:r w:rsidR="001D4980" w:rsidRPr="00231BFC">
        <w:t xml:space="preserve">y </w:t>
      </w:r>
      <w:r w:rsidR="001D4980">
        <w:t>the size and</w:t>
      </w:r>
      <w:r w:rsidR="00D671F3">
        <w:t xml:space="preserve">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7F3632A7"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 xml:space="preserve">While this can facilitate some aspects of setup and analysis, it </w:t>
      </w:r>
      <w:r w:rsidR="00EA7B3C">
        <w:t xml:space="preserve">could </w:t>
      </w:r>
      <w:r>
        <w:t>lead to systematic errors in results</w:t>
      </w:r>
      <w:r w:rsidR="00EA7B3C">
        <w:t xml:space="preserve"> if people assume air friction</w:t>
      </w:r>
      <w:r>
        <w:t>.</w:t>
      </w:r>
      <w:r w:rsidR="000E1AC4">
        <w:t xml:space="preserve"> </w:t>
      </w:r>
      <w:r>
        <w:t xml:space="preserve">There is evidence that humans </w:t>
      </w:r>
      <w:r w:rsidR="00EA7B3C">
        <w:t xml:space="preserve">consider </w:t>
      </w:r>
      <w:r>
        <w:t>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w:t>
      </w:r>
      <w:r w:rsidR="009E3B5C" w:rsidRPr="009E3B5C">
        <w:rPr>
          <w:noProof/>
        </w:rPr>
        <w:lastRenderedPageBreak/>
        <w:t>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t>
      </w:r>
      <w:proofErr w:type="gramStart"/>
      <w:r w:rsidR="00EB3FEF">
        <w:t>Wave</w:t>
      </w:r>
      <w:proofErr w:type="gramEnd"/>
      <w:r w:rsidR="00EB3FEF">
        <w:t xml:space="preser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6D1EA7"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5D421EF6" w:rsidR="00FE01CA" w:rsidRDefault="006D1EA7"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w:t>
      </w:r>
      <w:r w:rsidR="00EA7B3C">
        <w:rPr>
          <w:rFonts w:eastAsiaTheme="minorEastAsia"/>
        </w:rPr>
        <w:t>ed</w:t>
      </w:r>
      <w:r w:rsidR="005F36B6">
        <w:rPr>
          <w:rFonts w:eastAsiaTheme="minorEastAsia"/>
        </w:rPr>
        <w:t xml:space="preserve">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1181DC10"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w:t>
      </w:r>
      <w:proofErr w:type="gramStart"/>
      <w:r w:rsidR="00486DE5">
        <w:t>mass</w:t>
      </w:r>
      <w:proofErr w:type="gramEnd"/>
      <w:r w:rsidR="00486DE5">
        <w:t xml:space="preserve">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r w:rsidR="001D4980">
        <w:t>I</w:t>
      </w:r>
      <w:r w:rsidR="00E7534E">
        <w:t xml:space="preserve">f humans represent air drag, it stands to reason that they </w:t>
      </w:r>
      <w:r w:rsidR="001D4980">
        <w:t>adapt their 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F66DEB">
        <w:t xml:space="preserve"> </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4F274F3"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01E12230"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r w:rsidR="004E484D">
        <w:t xml:space="preserve"> The duration of the occluded part of the trajectory was 40 to 45 % of the overall flight time and ranged thus between 0.392 and 0.63 s.</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6D1EA7"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6D1EA7"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6D1EA7"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6D1EA7"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6D1EA7"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6D1EA7"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759E7D70" w:rsidR="009F4A02" w:rsidRDefault="00047573" w:rsidP="00E35B02">
      <w:pPr>
        <w:pStyle w:val="Caption"/>
        <w:jc w:val="both"/>
      </w:pPr>
      <w:bookmarkStart w:id="0" w:name="_Ref36243749"/>
      <w:r>
        <w:t xml:space="preserve">Figure </w:t>
      </w:r>
      <w:fldSimple w:instr=" SEQ Figure \* ARABIC ">
        <w:r w:rsidR="002E7542">
          <w:rPr>
            <w:noProof/>
          </w:rPr>
          <w:t>1</w:t>
        </w:r>
      </w:fldSimple>
      <w:bookmarkEnd w:id="0"/>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4CAAAB98" w:rsidR="00047573" w:rsidRPr="00255627" w:rsidRDefault="00C63A7A" w:rsidP="00255627">
      <w:pPr>
        <w:jc w:val="both"/>
      </w:pPr>
      <w:r w:rsidRPr="00255627">
        <w:t xml:space="preserve">While longer flight durations would have led to greater differences between </w:t>
      </w:r>
      <w:r w:rsidR="007615FA">
        <w:t>“</w:t>
      </w:r>
      <w:r w:rsidRPr="00CE140E">
        <w:t>Air</w:t>
      </w:r>
      <w:r w:rsidR="002F5A92">
        <w:t xml:space="preserve"> D</w:t>
      </w:r>
      <w:r w:rsidRPr="00CE140E">
        <w:t>rag: Present</w:t>
      </w:r>
      <w:r w:rsidR="007615FA">
        <w:t>”</w:t>
      </w:r>
      <w:r w:rsidRPr="00255627">
        <w:t xml:space="preserve"> and </w:t>
      </w:r>
      <w:r w:rsidR="007615FA">
        <w:t>“</w:t>
      </w:r>
      <w:r w:rsidRPr="00CE140E">
        <w:t>Air</w:t>
      </w:r>
      <w:r w:rsidR="002F5A92">
        <w:t xml:space="preserve"> D</w:t>
      </w:r>
      <w:r w:rsidRPr="00CE140E">
        <w:t>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12"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6D1EA7"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6D1EA7"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4A85B318" w:rsidR="004A25AA" w:rsidRDefault="009F4A02" w:rsidP="00EC2370">
      <w:pPr>
        <w:jc w:val="both"/>
      </w:pPr>
      <w:commentRangeStart w:id="1"/>
      <w:r>
        <w:t xml:space="preserve">We then removed those trials as outliers where the </w:t>
      </w:r>
      <w:r w:rsidR="00F26B7E">
        <w:t>spatial</w:t>
      </w:r>
      <w:r w:rsidR="004C7734">
        <w:t xml:space="preserve"> </w:t>
      </w:r>
      <w:r w:rsidR="00797B60">
        <w:t>Error Ratio</w:t>
      </w:r>
      <w:r>
        <w:t xml:space="preserve"> </w:t>
      </w:r>
      <w:r w:rsidR="00797B60">
        <w:t>was smaller than 0.25 or greater than 4.</w:t>
      </w:r>
      <w:r w:rsidR="00F26B7E">
        <w:t xml:space="preserve"> Additionally, we remove those trials as outliers where the </w:t>
      </w:r>
      <w:r w:rsidR="00896872">
        <w:t>timing response was given earlier than 100</w:t>
      </w:r>
      <w:r w:rsidR="00622DAF">
        <w:t> </w:t>
      </w:r>
      <w:r w:rsidR="00896872">
        <w:t xml:space="preserve">ms </w:t>
      </w:r>
      <w:r w:rsidR="00622DAF">
        <w:t>a</w:t>
      </w:r>
      <w:r w:rsidR="00896872">
        <w:t xml:space="preserve">fter </w:t>
      </w:r>
      <w:r w:rsidR="00622DAF">
        <w:t xml:space="preserve">the </w:t>
      </w:r>
      <w:r w:rsidR="00896872">
        <w:t xml:space="preserve">ball disappeared and </w:t>
      </w:r>
      <w:r w:rsidR="008A505D">
        <w:t>larger than 3 seconds</w:t>
      </w:r>
      <w:r w:rsidR="00A6399B">
        <w:t xml:space="preserve"> (in comparison to correct responses between 380 and 630 ms)</w:t>
      </w:r>
      <w:r w:rsidR="008A505D">
        <w:t xml:space="preserve">. </w:t>
      </w:r>
      <w:r w:rsidR="005A1895">
        <w:t xml:space="preserve">We found that </w:t>
      </w:r>
      <w:r w:rsidR="006B4F90">
        <w:t xml:space="preserve">the lower bound for the timing response </w:t>
      </w:r>
      <w:r w:rsidR="000515AC">
        <w:t>removed a significant portion of trials for two participants (</w:t>
      </w:r>
      <w:r w:rsidR="00AA7417">
        <w:t>18.5%</w:t>
      </w:r>
      <w:r w:rsidR="005E04FB">
        <w:t xml:space="preserve"> for s02</w:t>
      </w:r>
      <w:r w:rsidR="00AA7417">
        <w:t xml:space="preserve"> and 14.5%</w:t>
      </w:r>
      <w:r w:rsidR="005E04FB">
        <w:t xml:space="preserve"> for s04; see </w:t>
      </w:r>
      <w:r w:rsidR="005E04FB">
        <w:fldChar w:fldCharType="begin"/>
      </w:r>
      <w:r w:rsidR="005E04FB">
        <w:instrText xml:space="preserve"> REF _Ref37724857 \h </w:instrText>
      </w:r>
      <w:r w:rsidR="005E04FB">
        <w:fldChar w:fldCharType="separate"/>
      </w:r>
      <w:r w:rsidR="005E04FB">
        <w:t xml:space="preserve">Complementary Figure </w:t>
      </w:r>
      <w:r w:rsidR="005E04FB">
        <w:rPr>
          <w:noProof/>
        </w:rPr>
        <w:t>1</w:t>
      </w:r>
      <w:r w:rsidR="005E04FB">
        <w:fldChar w:fldCharType="end"/>
      </w:r>
      <w:r w:rsidR="000515AC">
        <w:t>)</w:t>
      </w:r>
      <w:r w:rsidR="00074BFA">
        <w:t xml:space="preserve"> while the mean percentage</w:t>
      </w:r>
      <w:r w:rsidR="00936508">
        <w:t xml:space="preserve"> of removed trials </w:t>
      </w:r>
      <w:r w:rsidR="00461D30">
        <w:t xml:space="preserve">for the rest of the </w:t>
      </w:r>
      <w:r w:rsidR="004A4C6D">
        <w:t>p</w:t>
      </w:r>
      <w:r w:rsidR="00461D30">
        <w:t>articipants is 1.0</w:t>
      </w:r>
      <w:r w:rsidR="004A4C6D">
        <w:t>9</w:t>
      </w:r>
      <w:r w:rsidR="00AF1CD8">
        <w:t>%</w:t>
      </w:r>
      <w:r w:rsidR="00847DEE">
        <w:t xml:space="preserve"> </w:t>
      </w:r>
      <w:r w:rsidR="00AF1CD8">
        <w:t>. Therefore,</w:t>
      </w:r>
      <w:r w:rsidR="007212FD">
        <w:t xml:space="preserve"> we </w:t>
      </w:r>
      <w:r w:rsidR="00622DAF">
        <w:t xml:space="preserve">concluded that these participants did not consistently follow task instructions and </w:t>
      </w:r>
      <w:r w:rsidR="001F2C35">
        <w:t>excluded</w:t>
      </w:r>
      <w:r w:rsidR="00622DAF">
        <w:t xml:space="preserve"> them </w:t>
      </w:r>
      <w:r w:rsidR="001F2C35">
        <w:t xml:space="preserve">from </w:t>
      </w:r>
      <w:r w:rsidR="003C1AE8">
        <w:t>further analys</w:t>
      </w:r>
      <w:r w:rsidR="001F2C35">
        <w:t>e</w:t>
      </w:r>
      <w:r w:rsidR="003C1AE8">
        <w:t>s</w:t>
      </w:r>
      <w:r w:rsidR="009546E1">
        <w:t xml:space="preserve">. In a second step, we removed those trials where either of the </w:t>
      </w:r>
      <w:r w:rsidR="00312842">
        <w:t xml:space="preserve">absolute </w:t>
      </w:r>
      <w:r w:rsidR="009546E1">
        <w:t>error</w:t>
      </w:r>
      <w:r w:rsidR="00312842">
        <w:t>s</w:t>
      </w:r>
      <w:r w:rsidR="009546E1">
        <w:t xml:space="preserve"> lay more than 1.5 times the interquartile distance above the upper quartile</w:t>
      </w:r>
      <w:r w:rsidR="00622DAF">
        <w:t xml:space="preserve"> for the regarding participant and condition</w:t>
      </w:r>
      <w:r w:rsidR="009546E1">
        <w:t xml:space="preserve"> or below the lower quartile. </w:t>
      </w:r>
      <w:r w:rsidR="00622DAF">
        <w:t>this</w:t>
      </w:r>
      <w:r w:rsidR="006B4469">
        <w:t xml:space="preserve"> </w:t>
      </w:r>
      <w:r w:rsidR="009546E1">
        <w:t>led to a loss of</w:t>
      </w:r>
      <w:r w:rsidR="00622DAF">
        <w:t xml:space="preserve"> another</w:t>
      </w:r>
      <w:r w:rsidR="009546E1">
        <w:t xml:space="preserve"> 1067 trials, or </w:t>
      </w:r>
      <w:r w:rsidR="006B4469">
        <w:t>6.17</w:t>
      </w:r>
      <w:r w:rsidR="009546E1">
        <w:t>% of the remaining trial</w:t>
      </w:r>
      <w:r w:rsidR="00622DAF">
        <w:t>s</w:t>
      </w:r>
      <w:r w:rsidR="009546E1">
        <w:t xml:space="preserve">. </w:t>
      </w:r>
      <w:r w:rsidR="003C1AE8">
        <w:t xml:space="preserve"> </w:t>
      </w:r>
      <w:commentRangeEnd w:id="1"/>
      <w:r w:rsidR="00D353B6">
        <w:rPr>
          <w:rStyle w:val="CommentReference"/>
        </w:rPr>
        <w:commentReference w:id="1"/>
      </w:r>
      <w:r w:rsidR="008D6DCF">
        <w:t>We</w:t>
      </w:r>
      <w:r>
        <w:t xml:space="preserv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w:instrText>
      </w:r>
      <w:r w:rsidR="00CD05C5" w:rsidRPr="00603584">
        <w:instrText xml:space="preserve">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603584">
        <w:rPr>
          <w:noProof/>
        </w:rPr>
        <w:t>(Bates, Mächler, Bolker, &amp; Walker, 2015)</w:t>
      </w:r>
      <w:r>
        <w:fldChar w:fldCharType="end"/>
      </w:r>
      <w:r w:rsidRPr="00603584">
        <w:t xml:space="preserve"> and Bayesian Linear Mixed Modelling </w:t>
      </w:r>
      <w:r>
        <w:fldChar w:fldCharType="begin" w:fldLock="1"/>
      </w:r>
      <w:r w:rsidRPr="00603584">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603584">
        <w:rPr>
          <w:noProof/>
        </w:rPr>
        <w:t>(Bürkner, 2018; Stan Development Team, 2016)</w:t>
      </w:r>
      <w:r>
        <w:fldChar w:fldCharType="end"/>
      </w:r>
      <w:r w:rsidRPr="00603584">
        <w:t>.</w:t>
      </w:r>
      <w:r w:rsidR="00B86946" w:rsidRPr="00603584">
        <w:t xml:space="preserve"> </w:t>
      </w:r>
      <w:r w:rsidR="00B86946" w:rsidRPr="00361706">
        <w:t xml:space="preserve">Linear Mixed Modelling allows to </w:t>
      </w:r>
      <w:r w:rsidR="00D57C5D" w:rsidRPr="00361706">
        <w:t xml:space="preserve">estimate intercepts and regression coefficients across the whole population (“fixed effects”) or separately for sub-groups of the population (“random effects”). </w:t>
      </w:r>
      <w:r w:rsidR="00D57C5D">
        <w:t xml:space="preserve">This allows us to separate between variability in responses </w:t>
      </w:r>
      <w:proofErr w:type="gramStart"/>
      <w:r w:rsidR="00D57C5D">
        <w:t>due to the effect</w:t>
      </w:r>
      <w:proofErr w:type="gramEnd"/>
      <w:r w:rsidR="00D57C5D">
        <w:t xml:space="preserve"> in question, and variability due to other sources, e. g. idiosyncrasies </w:t>
      </w:r>
      <w:r w:rsidR="00BC5EA2">
        <w:t>i</w:t>
      </w:r>
      <w:r w:rsidR="005022B4">
        <w:t xml:space="preserve">n the mean response criterion </w:t>
      </w:r>
      <w:r w:rsidR="00D57C5D">
        <w:t xml:space="preserve">of each participant. </w:t>
      </w:r>
      <w:commentRangeStart w:id="2"/>
      <w:r w:rsidR="00D57C5D">
        <w:t>Bayesian Linear Mixed Modelling extends this framework by estimating whole distributions for each fixed and random effect</w:t>
      </w:r>
      <w:r w:rsidR="00603584">
        <w:t xml:space="preserve">. </w:t>
      </w:r>
      <w:r w:rsidR="001D3148">
        <w:t xml:space="preserve">It furthermore provides a convenient way to quantify the support data lend </w:t>
      </w:r>
      <w:r w:rsidR="001D3148" w:rsidRPr="00A84BFB">
        <w:rPr>
          <w:i/>
          <w:iCs/>
        </w:rPr>
        <w:t>in favor of</w:t>
      </w:r>
      <w:r w:rsidR="001D3148">
        <w:t xml:space="preserve"> a Null Hypothesis when the Null Hypothesis </w:t>
      </w:r>
      <w:proofErr w:type="gramStart"/>
      <w:r w:rsidR="001D3148">
        <w:t>can’t</w:t>
      </w:r>
      <w:proofErr w:type="gramEnd"/>
      <w:r w:rsidR="001D3148">
        <w:t xml:space="preserve"> be rejected. </w:t>
      </w:r>
      <w:r w:rsidR="00603584">
        <w:t xml:space="preserve">Bayesian analyses furthermore allow to directly contrast two </w:t>
      </w:r>
      <w:r w:rsidR="00603584">
        <w:lastRenderedPageBreak/>
        <w:t>competing hypotheses and quantify to which extent the data confirm one hypothesis over another. This will play an important role for Hypothesis 1 (see below)</w:t>
      </w:r>
      <w:r w:rsidR="00D1708A">
        <w:t>. It furthermore enables the application of priors</w:t>
      </w:r>
      <w:r w:rsidR="000E10F8">
        <w:t>; we, however, will</w:t>
      </w:r>
      <w:r w:rsidR="00D1708A">
        <w:t xml:space="preserve"> not make us</w:t>
      </w:r>
      <w:r w:rsidR="000E10F8">
        <w:t>e</w:t>
      </w:r>
      <w:r w:rsidR="00D1708A">
        <w:t xml:space="preserve"> of</w:t>
      </w:r>
      <w:r w:rsidR="000E10F8">
        <w:t xml:space="preserve"> this feature</w:t>
      </w:r>
      <w:r w:rsidR="00D1708A">
        <w:t xml:space="preserve"> in the present paper</w:t>
      </w:r>
      <w:r w:rsidR="000E10F8">
        <w:t xml:space="preserve">, and rely on </w:t>
      </w:r>
      <w:r w:rsidR="008B0325">
        <w:t xml:space="preserve">a </w:t>
      </w:r>
      <w:r w:rsidR="000E10F8">
        <w:t>very shallow default prior.</w:t>
      </w:r>
      <w:commentRangeEnd w:id="2"/>
      <w:r w:rsidR="005E04FB">
        <w:rPr>
          <w:rStyle w:val="CommentReference"/>
        </w:rPr>
        <w:commentReference w:id="2"/>
      </w:r>
    </w:p>
    <w:p w14:paraId="323DD6DB" w14:textId="7DF11D66" w:rsidR="009D5335" w:rsidRDefault="009D5335" w:rsidP="00EC2370">
      <w:pPr>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i.e.</w:t>
      </w:r>
      <w:r w:rsidR="00A9544D">
        <w:t>,</w:t>
      </w:r>
      <w:r w:rsidR="00C64662">
        <w:t xml:space="preserve"> they place the object too far to the left; </w:t>
      </w:r>
      <w:r w:rsidR="00C64662" w:rsidRPr="00E16F8E">
        <w:rPr>
          <w:i/>
          <w:iCs/>
        </w:rPr>
        <w:t>Prediction 1b</w:t>
      </w:r>
      <w:r w:rsidR="00C64662">
        <w:t>).</w:t>
      </w:r>
      <w:r w:rsidR="000E10F8">
        <w:t xml:space="preserve"> </w:t>
      </w:r>
      <w:commentRangeStart w:id="3"/>
      <w:r w:rsidR="000E10F8">
        <w:t xml:space="preserve">We first test whether there are any differences between both conditions via Linear Mixed Modelling, and then </w:t>
      </w:r>
      <w:r w:rsidR="00B1371B">
        <w:t>establish 95% confidence interval for both “Air Drag: Present” and “Air Drag: Absent” with a bootstrapping method to verify whether either of them does not include 0.</w:t>
      </w:r>
      <w:r w:rsidR="00603584">
        <w:t xml:space="preserve"> If neither or both confidence intervals contain 0,</w:t>
      </w:r>
      <w:r w:rsidR="00C91E67">
        <w:t xml:space="preserve"> i.e., if we can reject the Null Hypothesis for both conditions or can’t reject it for either,</w:t>
      </w:r>
      <w:r w:rsidR="00603584">
        <w:t xml:space="preserve"> we </w:t>
      </w:r>
      <w:r w:rsidR="00993D85">
        <w:t xml:space="preserve">use </w:t>
      </w:r>
      <w:r w:rsidR="00603584">
        <w:t xml:space="preserve">Bayesian Linear Mixed Modelling to determine </w:t>
      </w:r>
      <w:r w:rsidR="002F33E5">
        <w:t>in which of both conditions accuracy is higher relative to the other.</w:t>
      </w:r>
      <w:commentRangeEnd w:id="3"/>
      <w:r w:rsidR="00265AF1">
        <w:rPr>
          <w:rStyle w:val="CommentReference"/>
        </w:rPr>
        <w:commentReference w:id="3"/>
      </w:r>
    </w:p>
    <w:p w14:paraId="12448E05" w14:textId="50C7E2C8" w:rsidR="00FE7153" w:rsidRDefault="00FE7153" w:rsidP="00EC2370">
      <w:pPr>
        <w:jc w:val="both"/>
      </w:pPr>
      <w:r>
        <w:t xml:space="preserve">For </w:t>
      </w:r>
      <w:r w:rsidRPr="00A76338">
        <w:rPr>
          <w:b/>
          <w:bCs/>
        </w:rPr>
        <w:t>Hypothesis 2</w:t>
      </w:r>
      <w:r>
        <w:t>, we expect that temporal and spatial errors are comparable for targets of tennis ball size and targets of basketball size</w:t>
      </w:r>
      <w:ins w:id="4" w:author="Björn Jörges" w:date="2020-05-07T22:07:00Z">
        <w:r w:rsidR="004C6B75">
          <w:t xml:space="preserve"> in the “Air Drag: Present” condition, indicating that participants adapt their predictions to the target sizes</w:t>
        </w:r>
      </w:ins>
      <w:ins w:id="5" w:author="Björn Jörges" w:date="2020-05-07T22:08:00Z">
        <w:r w:rsidR="004C6B75">
          <w:t xml:space="preserve"> and respond accurately in both conditions. In the “Air Drag: Absent” condition, </w:t>
        </w:r>
      </w:ins>
      <w:ins w:id="6" w:author="Björn Jörges" w:date="2020-05-07T22:46:00Z">
        <w:r w:rsidR="00D72703">
          <w:t xml:space="preserve">in turn, </w:t>
        </w:r>
      </w:ins>
      <w:ins w:id="7" w:author="Björn Jörges" w:date="2020-05-07T22:08:00Z">
        <w:r w:rsidR="004C6B75">
          <w:t xml:space="preserve">we should see </w:t>
        </w:r>
      </w:ins>
      <w:ins w:id="8" w:author="Björn Jörges" w:date="2020-05-07T22:20:00Z">
        <w:r w:rsidR="003D269E">
          <w:t>differences</w:t>
        </w:r>
      </w:ins>
      <w:ins w:id="9" w:author="Björn Jörges" w:date="2020-05-07T22:46:00Z">
        <w:r w:rsidR="00D72703">
          <w:t xml:space="preserve"> </w:t>
        </w:r>
      </w:ins>
      <w:ins w:id="10" w:author="Björn Jörges" w:date="2020-05-07T22:51:00Z">
        <w:r w:rsidR="005C2640">
          <w:t xml:space="preserve">if humans take the size into account when extrapolating motion. </w:t>
        </w:r>
      </w:ins>
      <w:ins w:id="11" w:author="Björn Jörges" w:date="2020-05-07T22:53:00Z">
        <w:r w:rsidR="005C2640">
          <w:t>When participants extrapolate motion according to a correct physical model of air drag,</w:t>
        </w:r>
      </w:ins>
      <w:ins w:id="12" w:author="Björn Jörges" w:date="2020-05-08T20:25:00Z">
        <w:r w:rsidR="00C15D3D">
          <w:t xml:space="preserve"> we expect them to respond earlier for</w:t>
        </w:r>
      </w:ins>
      <w:ins w:id="13" w:author="Björn Jörges" w:date="2020-05-08T20:31:00Z">
        <w:r w:rsidR="00C15D3D">
          <w:t xml:space="preserve"> smaller targets and later for bigger targets</w:t>
        </w:r>
      </w:ins>
      <w:ins w:id="14" w:author="Björn Jörges" w:date="2020-05-07T23:06:00Z">
        <w:r w:rsidR="006B0A66">
          <w:t>.</w:t>
        </w:r>
      </w:ins>
      <w:ins w:id="15" w:author="Björn Jörges" w:date="2020-05-07T22:49:00Z">
        <w:r w:rsidR="005C2640">
          <w:t xml:space="preserve"> </w:t>
        </w:r>
      </w:ins>
      <w:ins w:id="16" w:author="Björn Jörges" w:date="2020-05-07T23:03:00Z">
        <w:r w:rsidR="001B114B">
          <w:t xml:space="preserve">For the spatial task, we expect </w:t>
        </w:r>
      </w:ins>
      <w:ins w:id="17" w:author="Björn Jörges" w:date="2020-05-08T20:32:00Z">
        <w:r w:rsidR="006A3F83">
          <w:t>participants to place the point of impact further to the left for bigger targets</w:t>
        </w:r>
      </w:ins>
      <w:ins w:id="18" w:author="Björn Jörges" w:date="2020-05-08T20:33:00Z">
        <w:r w:rsidR="006A3F83">
          <w:t xml:space="preserve"> than for smaller targets. </w:t>
        </w:r>
      </w:ins>
      <w:r w:rsidR="000E10F8">
        <w:t>To quantify how similar errors are between these two conditions, we use Bayesian Linear Mixed Models</w:t>
      </w:r>
      <w:r w:rsidR="00361706">
        <w:t xml:space="preserve"> </w:t>
      </w:r>
      <w:r w:rsidR="00836F61">
        <w:t>(</w:t>
      </w:r>
      <w:r w:rsidR="00836F61" w:rsidRPr="00836F61">
        <w:rPr>
          <w:i/>
          <w:iCs/>
        </w:rPr>
        <w:t>Predictions 2a</w:t>
      </w:r>
      <w:r w:rsidR="00836F61">
        <w:t xml:space="preserve"> and </w:t>
      </w:r>
      <w:r w:rsidR="00836F61" w:rsidRPr="00836F61">
        <w:rPr>
          <w:i/>
          <w:iCs/>
        </w:rPr>
        <w:t>2b</w:t>
      </w:r>
      <w:r w:rsidR="00836F61">
        <w:t xml:space="preserve"> for the temporal and the spatial errors, respectively)</w:t>
      </w:r>
      <w:r w:rsidR="003A6B67">
        <w:t>.</w:t>
      </w:r>
    </w:p>
    <w:p w14:paraId="490EDBA9" w14:textId="03372767" w:rsidR="00E16F8E" w:rsidRDefault="00C64662" w:rsidP="0006438B">
      <w:pPr>
        <w:jc w:val="both"/>
      </w:pPr>
      <w:commentRangeStart w:id="19"/>
      <w:r w:rsidRPr="00E16F8E">
        <w:rPr>
          <w:b/>
          <w:bCs/>
        </w:rPr>
        <w:t xml:space="preserve">Hypothesis </w:t>
      </w:r>
      <w:r w:rsidR="00FE7153">
        <w:rPr>
          <w:b/>
          <w:bCs/>
        </w:rPr>
        <w:t>3</w:t>
      </w:r>
      <w:r w:rsidR="005E04FB" w:rsidRPr="005E04FB">
        <w:t xml:space="preserve"> is contingent on Hypothesis 2. If we find support for Hypothesis 2</w:t>
      </w:r>
      <w:r>
        <w:t xml:space="preserve">, we </w:t>
      </w:r>
      <w:r w:rsidR="005E04FB">
        <w:t xml:space="preserve">could expect that familiarity with an </w:t>
      </w:r>
      <w:r>
        <w:t>object affect</w:t>
      </w:r>
      <w:r w:rsidR="005E04FB">
        <w:t>s</w:t>
      </w:r>
      <w:r>
        <w:t xml:space="preserve"> how participants extrapolate motion.</w:t>
      </w:r>
      <w:r w:rsidR="002C02FC">
        <w:t xml:space="preserve"> If humans integrate online visual information about</w:t>
      </w:r>
      <w:r w:rsidR="00CF6CCA">
        <w:t xml:space="preserve"> the</w:t>
      </w:r>
      <w:r w:rsidR="002C02FC">
        <w:t xml:space="preserve"> target (e. g. visual angle or binocular cues) with prior information (e. g. texture cues</w:t>
      </w:r>
      <w:r w:rsidR="00CF6CCA">
        <w:t xml:space="preserve"> that evoke a known object), we expect responses to differ slightly between trials where visual online information and texture are congruent versus trials when they are incongruent. That is, if humans integrate texture cues about the object with online visual cues, we expect systematic errors when the two types of information are incongruent.</w:t>
      </w:r>
      <w:r>
        <w:t xml:space="preserve"> </w:t>
      </w:r>
      <w:commentRangeEnd w:id="19"/>
      <w:r w:rsidR="005E04FB">
        <w:rPr>
          <w:rStyle w:val="CommentReference"/>
        </w:rPr>
        <w:commentReference w:id="19"/>
      </w:r>
      <w:r>
        <w:t>For target</w:t>
      </w:r>
      <w:r w:rsidR="00CF6CCA">
        <w:t>s</w:t>
      </w:r>
      <w:r>
        <w:t xml:space="preserve">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w:t>
      </w:r>
      <w:r w:rsidR="00CF6CCA">
        <w:t xml:space="preserve"> because they would integrate online visual cues about its (bigger) size with texture cues that indicate a smaller size, which would lead them to judge the target to be smaller than it actually is, and thus affected slightly less by air drag.</w:t>
      </w:r>
      <w:r w:rsidR="00E16F8E">
        <w:t xml:space="preserve"> For the target with basketball texture, but tennis ball size and mass, participant should respond slightly earlier than for the target with tennis ball texture and tennis ball size (</w:t>
      </w:r>
      <w:r w:rsidR="00E16F8E" w:rsidRPr="00E16F8E">
        <w:rPr>
          <w:i/>
          <w:iCs/>
        </w:rPr>
        <w:t xml:space="preserve">Prediction </w:t>
      </w:r>
      <w:r w:rsidR="00A76338">
        <w:rPr>
          <w:i/>
          <w:iCs/>
        </w:rPr>
        <w:t>3</w:t>
      </w:r>
      <w:r w:rsidR="00E16F8E" w:rsidRPr="00E16F8E">
        <w:rPr>
          <w:i/>
          <w:iCs/>
        </w:rPr>
        <w:t>a</w:t>
      </w:r>
      <w:r w:rsidR="00E16F8E">
        <w:t>)</w:t>
      </w:r>
      <w:r w:rsidR="008B6F26">
        <w:t xml:space="preserve"> In the spatial domain, we expect participants to undershoot (i.e.</w:t>
      </w:r>
      <w:r w:rsidR="00A9544D">
        <w:t>,</w:t>
      </w:r>
      <w:r w:rsidR="008B6F26">
        <w:t xml:space="preserve"> they perceive the point of impact too far to the left) for the </w:t>
      </w:r>
      <w:r w:rsidR="005E04FB">
        <w:t>“</w:t>
      </w:r>
      <w:r w:rsidR="008B6F26">
        <w:t>Basketball, Incongruent</w:t>
      </w:r>
      <w:r w:rsidR="005E04FB">
        <w:t>”</w:t>
      </w:r>
      <w:r w:rsidR="008B6F26">
        <w:t xml:space="preserve"> target with regards to the </w:t>
      </w:r>
      <w:r w:rsidR="00593F18">
        <w:t>“</w:t>
      </w:r>
      <w:r w:rsidR="008B6F26">
        <w:t>Tennis Ball, Congruent</w:t>
      </w:r>
      <w:r w:rsidR="00593F18">
        <w:t>”</w:t>
      </w:r>
      <w:r w:rsidR="008B6F26">
        <w:t>, and an overshoot (i.e.</w:t>
      </w:r>
      <w:r w:rsidR="00A9544D">
        <w:t>,</w:t>
      </w:r>
      <w:r w:rsidR="008B6F26">
        <w:t xml:space="preserv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p>
    <w:p w14:paraId="1E2CB8FF" w14:textId="63CBA958" w:rsidR="00862538" w:rsidRDefault="00862538" w:rsidP="0006438B">
      <w:pPr>
        <w:jc w:val="both"/>
      </w:pPr>
      <w:r>
        <w:lastRenderedPageBreak/>
        <w:t>All data, as well as the R script used to analyze the data, can be found on GitHub (</w:t>
      </w:r>
      <w:hyperlink r:id="rId16" w:history="1">
        <w:r>
          <w:rPr>
            <w:rStyle w:val="Hyperlink"/>
          </w:rPr>
          <w:t>https://github.com/b-jorges/AirDrag</w:t>
        </w:r>
      </w:hyperlink>
      <w:r>
        <w:t>).</w:t>
      </w:r>
    </w:p>
    <w:p w14:paraId="35D96208" w14:textId="77777777" w:rsidR="00147804" w:rsidRPr="00147804" w:rsidRDefault="00147804" w:rsidP="0006438B">
      <w:pPr>
        <w:jc w:val="both"/>
      </w:pPr>
    </w:p>
    <w:p w14:paraId="3C91F271" w14:textId="07971F3A" w:rsidR="000F2606" w:rsidRDefault="00C8333D" w:rsidP="000F2606">
      <w:pPr>
        <w:pStyle w:val="Heading2"/>
      </w:pPr>
      <w:r>
        <w:rPr>
          <w:rFonts w:eastAsiaTheme="minorEastAsia"/>
        </w:rPr>
        <w:t>Results</w:t>
      </w:r>
    </w:p>
    <w:p w14:paraId="38043087" w14:textId="3EA1508C" w:rsidR="00E16F8E" w:rsidRPr="00E16F8E" w:rsidRDefault="005E7A59" w:rsidP="006B733B">
      <w:pPr>
        <w:jc w:val="both"/>
      </w:pPr>
      <w:r>
        <w:t xml:space="preserve">In the following, we report the </w:t>
      </w:r>
      <w:r w:rsidR="00E16F8E">
        <w:t xml:space="preserve">confirmatory analyses to test our main </w:t>
      </w:r>
      <w:r w:rsidR="00147804" w:rsidRPr="000C59D9">
        <w:rPr>
          <w:b/>
          <w:bCs/>
        </w:rPr>
        <w:t>H</w:t>
      </w:r>
      <w:r w:rsidR="00E16F8E" w:rsidRPr="000C59D9">
        <w:rPr>
          <w:b/>
          <w:bCs/>
        </w:rPr>
        <w:t xml:space="preserve">ypotheses </w:t>
      </w:r>
      <w:r w:rsidR="00147804" w:rsidRPr="000C59D9">
        <w:rPr>
          <w:b/>
          <w:bCs/>
        </w:rPr>
        <w:t>1</w:t>
      </w:r>
      <w:r w:rsidR="006778A0">
        <w:rPr>
          <w:b/>
          <w:bCs/>
        </w:rPr>
        <w:t>,</w:t>
      </w:r>
      <w:r w:rsidR="009C3185">
        <w:rPr>
          <w:b/>
          <w:bCs/>
        </w:rPr>
        <w:t xml:space="preserve"> </w:t>
      </w:r>
      <w:r w:rsidR="00147804" w:rsidRPr="000C59D9">
        <w:rPr>
          <w:b/>
          <w:bCs/>
        </w:rPr>
        <w:t>2</w:t>
      </w:r>
      <w:r w:rsidR="006778A0">
        <w:rPr>
          <w:b/>
          <w:bCs/>
        </w:rPr>
        <w:t xml:space="preserve"> and 3</w:t>
      </w:r>
      <w:r w:rsidR="00147804">
        <w:t xml:space="preserve"> via</w:t>
      </w:r>
      <w:r w:rsidR="006B733B">
        <w:t xml:space="preserve"> </w:t>
      </w:r>
      <w:r w:rsidR="00147804" w:rsidRPr="000C59D9">
        <w:rPr>
          <w:i/>
          <w:iCs/>
        </w:rPr>
        <w:t>Predictions 1a, 1b, 2a</w:t>
      </w:r>
      <w:r w:rsidR="006778A0">
        <w:rPr>
          <w:i/>
          <w:iCs/>
        </w:rPr>
        <w:t>,</w:t>
      </w:r>
      <w:r w:rsidR="009C3185">
        <w:rPr>
          <w:i/>
          <w:iCs/>
        </w:rPr>
        <w:t xml:space="preserve"> </w:t>
      </w:r>
      <w:r w:rsidR="00147804" w:rsidRPr="000C59D9">
        <w:rPr>
          <w:i/>
          <w:iCs/>
        </w:rPr>
        <w:t>2b</w:t>
      </w:r>
      <w:r w:rsidR="006778A0">
        <w:rPr>
          <w:i/>
          <w:iCs/>
        </w:rPr>
        <w:t xml:space="preserve">, 3a </w:t>
      </w:r>
      <w:r w:rsidR="006778A0" w:rsidRPr="002577EB">
        <w:t>and</w:t>
      </w:r>
      <w:r w:rsidR="006778A0">
        <w:rPr>
          <w:i/>
          <w:iCs/>
        </w:rPr>
        <w:t xml:space="preserve"> 3b</w:t>
      </w:r>
      <w:r w:rsidR="00E16F8E">
        <w:t>.</w:t>
      </w:r>
    </w:p>
    <w:p w14:paraId="77D0A381" w14:textId="666ACB9C" w:rsidR="00DF2DEF" w:rsidRDefault="00DF2DEF" w:rsidP="00DF2DEF">
      <w:pPr>
        <w:pStyle w:val="Heading3"/>
      </w:pPr>
      <w:r>
        <w:t>Hypothesis 1: Representation of Air Drag</w:t>
      </w:r>
    </w:p>
    <w:p w14:paraId="5894D6DA" w14:textId="3C0E9FD5"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A displays the distribution of responses for the timing task.</w:t>
      </w:r>
      <w:r w:rsidR="00217239">
        <w:t xml:space="preserve">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w:t>
      </w:r>
      <w:r w:rsidR="00217239">
        <w:rPr>
          <w:rFonts w:eastAsiaTheme="minorEastAsia"/>
        </w:rPr>
        <w:t xml:space="preserve"> </w:t>
      </w:r>
      <w:r w:rsidR="00217239">
        <w:t>Please note that the skew of the displayed distribution (</w:t>
      </w:r>
      <w:r w:rsidR="00217239">
        <w:fldChar w:fldCharType="begin"/>
      </w:r>
      <w:r w:rsidR="00217239">
        <w:instrText xml:space="preserve"> REF _Ref36174245 \h </w:instrText>
      </w:r>
      <w:r w:rsidR="00217239">
        <w:fldChar w:fldCharType="separate"/>
      </w:r>
      <w:r w:rsidR="00217239">
        <w:t xml:space="preserve">Figure </w:t>
      </w:r>
      <w:r w:rsidR="00217239">
        <w:rPr>
          <w:noProof/>
        </w:rPr>
        <w:t>2</w:t>
      </w:r>
      <w:r w:rsidR="00217239">
        <w:fldChar w:fldCharType="end"/>
      </w:r>
      <w:r w:rsidR="00217239">
        <w:t>A) disappears when looking at the data at the participant level, as you can see in</w:t>
      </w:r>
      <w:r w:rsidR="00276C55">
        <w:t xml:space="preserve"> </w:t>
      </w:r>
      <w:r w:rsidR="00276C55">
        <w:fldChar w:fldCharType="begin"/>
      </w:r>
      <w:r w:rsidR="00276C55">
        <w:instrText xml:space="preserve"> REF _Ref37724857 \h </w:instrText>
      </w:r>
      <w:r w:rsidR="00276C55">
        <w:fldChar w:fldCharType="separate"/>
      </w:r>
      <w:r w:rsidR="00276C55">
        <w:t xml:space="preserve">Complementary Figure </w:t>
      </w:r>
      <w:r w:rsidR="00276C55">
        <w:rPr>
          <w:noProof/>
        </w:rPr>
        <w:t>1</w:t>
      </w:r>
      <w:r w:rsidR="00276C55">
        <w:fldChar w:fldCharType="end"/>
      </w:r>
      <w:r w:rsidR="00276C55">
        <w:t>; the condition of normality is thus not violated</w:t>
      </w:r>
      <w:r w:rsidR="00A84BFB">
        <w:t xml:space="preserve"> under a Linear Mixed Model</w:t>
      </w:r>
      <w:r w:rsidR="00276C55">
        <w:t>.</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6D1EA7"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w:t>
      </w:r>
      <w:proofErr w:type="gramStart"/>
      <w:r>
        <w:t>doesn’t</w:t>
      </w:r>
      <w:proofErr w:type="gramEnd"/>
      <w:r>
        <w:t xml:space="preserve">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6D1EA7"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453C9B9D" w14:textId="0A97BD8D" w:rsidR="007B19AF" w:rsidRDefault="00144185" w:rsidP="00EC2370">
      <w:pPr>
        <w:jc w:val="both"/>
      </w:pPr>
      <w:r>
        <w:t>A Likelihood Ratio Test showe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7.5693;  </m:t>
        </m:r>
      </m:oMath>
      <w:r>
        <w:t>p</w:t>
      </w:r>
      <w:r w:rsidR="00B83FDA">
        <w:t> </w:t>
      </w:r>
      <w:r>
        <w:t>=</w:t>
      </w:r>
      <w:r w:rsidR="00B83FDA">
        <w:t> </w:t>
      </w:r>
      <w:r>
        <w:t>0.00</w:t>
      </w:r>
      <w:r w:rsidR="00DC5564">
        <w:t>5</w:t>
      </w:r>
      <w:r>
        <w:t xml:space="preserve">). </w:t>
      </w:r>
      <w:r w:rsidR="00A0459C">
        <w:t xml:space="preserve">The intercept </w:t>
      </w:r>
      <w:r w:rsidR="000478E1">
        <w:t>for the Test Model is 1.007 (SE = 0.1</w:t>
      </w:r>
      <w:r w:rsidR="00CA1FC6">
        <w:t>06</w:t>
      </w:r>
      <w:r w:rsidR="000478E1">
        <w:t xml:space="preserve">) and the intercept for the Null Model is </w:t>
      </w:r>
      <w:r w:rsidR="00FF13C5">
        <w:t>1.015 (SE = 0.106)</w:t>
      </w:r>
      <w:r w:rsidR="000478E1">
        <w:t>.</w:t>
      </w:r>
      <w:r w:rsidR="00CA1FC6">
        <w:t xml:space="preserve"> </w:t>
      </w:r>
      <w:r>
        <w:t xml:space="preserve">The regression coefficient for the fixed effect </w:t>
      </w:r>
      <w:r w:rsidR="007615FA">
        <w:t>“</w:t>
      </w:r>
      <w:r>
        <w:t>Air Drag: Absent</w:t>
      </w:r>
      <w:r w:rsidR="007615FA">
        <w:t>”</w:t>
      </w:r>
      <w:r>
        <w:t xml:space="preserve"> is 0.01</w:t>
      </w:r>
      <w:r w:rsidR="007D41E8">
        <w:t>6</w:t>
      </w:r>
      <w:r>
        <w:t xml:space="preserve"> (</w:t>
      </w:r>
      <m:oMath>
        <m:r>
          <w:del w:id="20" w:author="Björn Jörges" w:date="2020-05-06T23:55:00Z">
            <w:rPr>
              <w:rFonts w:ascii="Cambria Math" w:hAnsi="Cambria Math"/>
            </w:rPr>
            <m:t>t (16194)=2.75</m:t>
          </w:del>
        </m:r>
      </m:oMath>
      <w:del w:id="21" w:author="Björn Jörges" w:date="2020-05-06T23:55:00Z">
        <w:r w:rsidR="00777712" w:rsidDel="001525FD">
          <w:rPr>
            <w:rFonts w:eastAsiaTheme="minorEastAsia"/>
          </w:rPr>
          <w:delText xml:space="preserve">; p </w:delText>
        </w:r>
        <w:r w:rsidR="00E566A2" w:rsidDel="001525FD">
          <w:rPr>
            <w:rFonts w:eastAsiaTheme="minorEastAsia"/>
          </w:rPr>
          <w:delText>=</w:delText>
        </w:r>
        <w:r w:rsidR="00777712" w:rsidDel="001525FD">
          <w:rPr>
            <w:rFonts w:eastAsiaTheme="minorEastAsia"/>
          </w:rPr>
          <w:delText xml:space="preserve"> 0.0</w:delText>
        </w:r>
        <w:r w:rsidR="00E566A2" w:rsidDel="001525FD">
          <w:rPr>
            <w:rFonts w:eastAsiaTheme="minorEastAsia"/>
          </w:rPr>
          <w:delText>0</w:delText>
        </w:r>
        <w:r w:rsidR="00DC5564" w:rsidDel="001525FD">
          <w:rPr>
            <w:rFonts w:eastAsiaTheme="minorEastAsia"/>
          </w:rPr>
          <w:delText>6</w:delText>
        </w:r>
        <w:r w:rsidR="00777712" w:rsidDel="001525FD">
          <w:rPr>
            <w:rFonts w:eastAsiaTheme="minorEastAsia"/>
          </w:rPr>
          <w:delText xml:space="preserve">; </w:delText>
        </w:r>
      </w:del>
      <w:r>
        <w:t xml:space="preserve">SE = 0.005), indicating that responses occurred </w:t>
      </w:r>
      <w:r w:rsidR="00010979">
        <w:t xml:space="preserve">proportionally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w:t>
      </w:r>
    </w:p>
    <w:p w14:paraId="10BB0946" w14:textId="46B1BBFC" w:rsidR="007651EB" w:rsidRDefault="007651EB" w:rsidP="00EC2370">
      <w:pPr>
        <w:jc w:val="both"/>
      </w:pPr>
      <w:r>
        <w:t>The tiebreaker to this question is which of the conditions is more accurate (i.e.</w:t>
      </w:r>
      <w:r w:rsidR="00A9544D">
        <w:t>,</w:t>
      </w:r>
      <w:r>
        <w:t xml:space="preserv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6D1EA7"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6D1EA7"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9A7E1F8" w14:textId="0EA080D1" w:rsidR="00B66FE9" w:rsidRDefault="00A906F7" w:rsidP="00EC2370">
      <w:pPr>
        <w:jc w:val="both"/>
      </w:pPr>
      <w:commentRangeStart w:id="22"/>
      <w:r>
        <w:t>For neither the two conditions (</w:t>
      </w:r>
      <w:r w:rsidR="00593F18">
        <w:t>“</w:t>
      </w:r>
      <w:r>
        <w:t>Air</w:t>
      </w:r>
      <w:r w:rsidR="002F5AA3">
        <w:t xml:space="preserve"> D</w:t>
      </w:r>
      <w:r>
        <w:t>rag: Present</w:t>
      </w:r>
      <w:r w:rsidR="00593F18">
        <w:t>”</w:t>
      </w:r>
      <w:r>
        <w:t xml:space="preserve"> and </w:t>
      </w:r>
      <w:r w:rsidR="00593F18">
        <w:t>“</w:t>
      </w:r>
      <w:r>
        <w:t>Air</w:t>
      </w:r>
      <w:r w:rsidR="002F5AA3">
        <w:t xml:space="preserve"> D</w:t>
      </w:r>
      <w:r>
        <w:t>rag: Absent</w:t>
      </w:r>
      <w:r w:rsidR="00593F18">
        <w:t>”</w:t>
      </w:r>
      <w:r>
        <w:t xml:space="preserve">), the Test Model is significantly better than the Null Model </w:t>
      </w:r>
      <w:r w:rsidR="00793F11">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047;  </m:t>
        </m:r>
      </m:oMath>
      <w:r w:rsidR="00793F11">
        <w:t>p = 0.</w:t>
      </w:r>
      <w:r w:rsidR="0082560E">
        <w:t>945)</w:t>
      </w:r>
      <w:r w:rsidR="00793F11">
        <w:t xml:space="preserve">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49;  </m:t>
        </m:r>
      </m:oMath>
      <w:r w:rsidR="00793F11">
        <w:t>p = 0.</w:t>
      </w:r>
      <w:r w:rsidR="00DE3390">
        <w:t>824</w:t>
      </w:r>
      <w:r w:rsidR="00793F11">
        <w:t xml:space="preserve">) </w:t>
      </w:r>
      <w:r w:rsidR="00993195">
        <w:t xml:space="preserve"> respectively. </w:t>
      </w:r>
      <w:r w:rsidR="001B6041">
        <w:t>The</w:t>
      </w:r>
      <w:r w:rsidR="00B732B7">
        <w:t xml:space="preserve">n we computed the confidence interval </w:t>
      </w:r>
      <w:r w:rsidR="009F4868">
        <w:t xml:space="preserve">(95% confidence interval) </w:t>
      </w:r>
      <w:r w:rsidR="00B66FE9">
        <w:t>for the intercept of the Null model using a bootstrap procedure for both conditions “Air</w:t>
      </w:r>
      <w:r w:rsidR="002F5AA3">
        <w:t xml:space="preserve"> D</w:t>
      </w:r>
      <w:r w:rsidR="00B66FE9">
        <w:t xml:space="preserve">rag: Present” </w:t>
      </w:r>
      <w:r w:rsidR="009F4868">
        <w:t>[</w:t>
      </w:r>
      <w:r w:rsidR="00F54563">
        <w:t>0.795</w:t>
      </w:r>
      <w:r w:rsidR="008B666B">
        <w:t>:</w:t>
      </w:r>
      <w:r w:rsidR="000259B3">
        <w:t xml:space="preserve"> </w:t>
      </w:r>
      <w:r w:rsidR="00F54563">
        <w:t>1</w:t>
      </w:r>
      <w:r w:rsidR="009F4868">
        <w:t>.</w:t>
      </w:r>
      <w:r w:rsidR="00C92498">
        <w:t>195</w:t>
      </w:r>
      <w:r w:rsidR="009F4868">
        <w:t xml:space="preserve">] </w:t>
      </w:r>
      <w:r w:rsidR="00B66FE9">
        <w:t>and “Air</w:t>
      </w:r>
      <w:r w:rsidR="002F5AA3">
        <w:t xml:space="preserve"> D</w:t>
      </w:r>
      <w:r w:rsidR="00B66FE9">
        <w:t>rag: Absent”</w:t>
      </w:r>
      <w:r w:rsidR="009F4868">
        <w:t xml:space="preserve"> </w:t>
      </w:r>
      <w:r w:rsidR="009F4868">
        <w:lastRenderedPageBreak/>
        <w:t>[</w:t>
      </w:r>
      <w:r w:rsidR="00F54563">
        <w:t>0.817; 1.207</w:t>
      </w:r>
      <w:r w:rsidR="009F4868">
        <w:t>]</w:t>
      </w:r>
      <w:r w:rsidR="00B66FE9">
        <w:t>.</w:t>
      </w:r>
      <w:r w:rsidR="00763A72">
        <w:t xml:space="preserve"> </w:t>
      </w:r>
      <w:r w:rsidR="00B041E1">
        <w:t xml:space="preserve">Both confidence intervals include </w:t>
      </w:r>
      <w:r w:rsidR="00BA7001">
        <w:t>1</w:t>
      </w:r>
      <w:r w:rsidR="00706C13">
        <w:t>, that is, we can</w:t>
      </w:r>
      <w:r w:rsidR="005879B6">
        <w:t>no</w:t>
      </w:r>
      <w:r w:rsidR="00706C13">
        <w:t xml:space="preserve">t reject the Null Hypothesis </w:t>
      </w:r>
      <w:proofErr w:type="gramStart"/>
      <w:r w:rsidR="00706C13">
        <w:t xml:space="preserve">for </w:t>
      </w:r>
      <w:r w:rsidR="00E935C4">
        <w:t xml:space="preserve"> either</w:t>
      </w:r>
      <w:proofErr w:type="gramEnd"/>
      <w:r w:rsidR="00E935C4">
        <w:t xml:space="preserve"> of the two conditions.</w:t>
      </w:r>
      <w:commentRangeEnd w:id="22"/>
      <w:r w:rsidR="0004593D">
        <w:rPr>
          <w:rStyle w:val="CommentReference"/>
        </w:rPr>
        <w:commentReference w:id="22"/>
      </w:r>
    </w:p>
    <w:p w14:paraId="511DC312" w14:textId="617FC393" w:rsidR="0072483C" w:rsidRDefault="00706C13" w:rsidP="00EC2370">
      <w:pPr>
        <w:jc w:val="both"/>
      </w:pPr>
      <w:commentRangeStart w:id="23"/>
      <w:r>
        <w:t xml:space="preserve">Not being able to </w:t>
      </w:r>
      <w:r w:rsidRPr="00A84BFB">
        <w:rPr>
          <w:i/>
          <w:iCs/>
        </w:rPr>
        <w:t>reject</w:t>
      </w:r>
      <w:r>
        <w:t xml:space="preserve"> the Null Hypothesis does not equal </w:t>
      </w:r>
      <w:r w:rsidRPr="00A84BFB">
        <w:rPr>
          <w:i/>
          <w:iCs/>
        </w:rPr>
        <w:t>support for</w:t>
      </w:r>
      <w:r>
        <w:t xml:space="preserve"> the Null Hypothesis. Unlike Null</w:t>
      </w:r>
      <w:r w:rsidR="002F5989">
        <w:t xml:space="preserve"> H</w:t>
      </w:r>
      <w:r>
        <w:t xml:space="preserve">ypothesis Testing, Bayesian analyses allow to quantify to what extent the data support the Null Hypothesis, that is, in our case, that responses are accurate for either “Air Drag: Present” or “Air Drag: Absent”. </w:t>
      </w:r>
      <w:commentRangeEnd w:id="23"/>
      <w:r w:rsidR="00265AF1">
        <w:rPr>
          <w:rStyle w:val="CommentReference"/>
        </w:rPr>
        <w:commentReference w:id="23"/>
      </w:r>
      <w:r>
        <w:t xml:space="preserve">We therefore </w:t>
      </w:r>
      <w:r w:rsidR="00454CF0">
        <w:t xml:space="preserve">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52CE2EF9" w:rsidTr="00C92624">
        <w:trPr>
          <w:trHeight w:val="376"/>
        </w:trPr>
        <w:tc>
          <w:tcPr>
            <w:tcW w:w="8314" w:type="dxa"/>
            <w:shd w:val="clear" w:color="auto" w:fill="FFFFFF" w:themeFill="background1"/>
            <w:vAlign w:val="center"/>
          </w:tcPr>
          <w:p w14:paraId="0CF5905B" w14:textId="10D88FB1" w:rsidR="00454CF0" w:rsidRPr="00A84BFB" w:rsidRDefault="006D1EA7" w:rsidP="00C92624">
            <w:pPr>
              <w:pStyle w:val="MaterialsandMethodsTex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 xml:space="preserve"> ~ Air Drag+</m:t>
                </m:r>
                <m:d>
                  <m:dPr>
                    <m:endChr m:val="|"/>
                    <m:ctrlPr>
                      <w:rPr>
                        <w:rFonts w:ascii="Cambria Math" w:hAnsi="Cambria Math"/>
                        <w:i/>
                        <w:sz w:val="20"/>
                        <w:szCs w:val="20"/>
                        <w:lang w:val="es-ES"/>
                      </w:rPr>
                    </m:ctrlPr>
                  </m:dPr>
                  <m:e>
                    <m:r>
                      <w:rPr>
                        <w:rFonts w:ascii="Cambria Math" w:hAnsi="Cambria Math"/>
                        <w:sz w:val="20"/>
                        <w:szCs w:val="20"/>
                      </w:rPr>
                      <m:t xml:space="preserve">1 </m:t>
                    </m:r>
                  </m:e>
                </m:d>
                <m:r>
                  <w:rPr>
                    <w:rFonts w:ascii="Cambria Math" w:hAnsi="Cambria Math"/>
                    <w:sz w:val="20"/>
                    <w:szCs w:val="20"/>
                  </w:rPr>
                  <m:t xml:space="preserve"> </m:t>
                </m:r>
                <m:r>
                  <w:rPr>
                    <w:rFonts w:ascii="Cambria Math" w:hAnsi="Cambria Math"/>
                    <w:sz w:val="20"/>
                    <w:szCs w:val="20"/>
                    <w:lang w:val="es-ES"/>
                  </w:rPr>
                  <m:t>Participant</m:t>
                </m:r>
                <m:r>
                  <w:rPr>
                    <w:rFonts w:ascii="Cambria Math" w:hAnsi="Cambria Math"/>
                    <w:sz w:val="20"/>
                    <w:szCs w:val="20"/>
                  </w:rPr>
                  <m:t>)</m:t>
                </m:r>
              </m:oMath>
            </m:oMathPara>
          </w:p>
        </w:tc>
        <w:tc>
          <w:tcPr>
            <w:tcW w:w="783" w:type="dxa"/>
            <w:shd w:val="clear" w:color="auto" w:fill="FFFFFF" w:themeFill="background1"/>
            <w:vAlign w:val="center"/>
          </w:tcPr>
          <w:p w14:paraId="43AF9959" w14:textId="0CEF48F2"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029648B1" w:rsidR="008663AB" w:rsidRDefault="00454CF0" w:rsidP="00EC2370">
      <w:pPr>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xml:space="preserve">) function to </w:t>
      </w:r>
      <w:r w:rsidR="00706C13">
        <w:t>directly contrast two hypotheses</w:t>
      </w:r>
      <w:r w:rsidR="00044507">
        <w:t xml:space="preserve">. In our case, the </w:t>
      </w:r>
      <w:r w:rsidR="00B136E5">
        <w:t xml:space="preserve">hypothesis is whether performance for </w:t>
      </w:r>
      <w:r w:rsidR="00593F18">
        <w:t>“</w:t>
      </w:r>
      <w:r w:rsidR="00B136E5">
        <w:t>Air Drag: Present</w:t>
      </w:r>
      <w:r w:rsidR="00593F18">
        <w:t>”</w:t>
      </w:r>
      <w:r w:rsidR="00B136E5">
        <w:t xml:space="preserve"> (i.e.</w:t>
      </w:r>
      <w:r w:rsidR="00A9544D">
        <w:t>,</w:t>
      </w:r>
      <w:r w:rsidR="00B136E5">
        <w:t xml:space="preserve"> the intercept) differs more from 1 than performance for </w:t>
      </w:r>
      <w:r w:rsidR="00593F18">
        <w:t>“</w:t>
      </w:r>
      <w:r w:rsidR="00B136E5">
        <w:t>Air Drag: Absent</w:t>
      </w:r>
      <w:r w:rsidR="00593F18">
        <w:t>”</w:t>
      </w:r>
      <w:r w:rsidR="00B136E5">
        <w:t xml:space="preserve"> (i.e.</w:t>
      </w:r>
      <w:r w:rsidR="00A9544D">
        <w:t>,</w:t>
      </w:r>
      <w:r w:rsidR="00B136E5">
        <w:t xml:space="preserve"> the intercept plus the regression coefficient for </w:t>
      </w:r>
      <w:r w:rsidR="00593F18">
        <w:t>“</w:t>
      </w:r>
      <w:r w:rsidR="00B136E5">
        <w:t>Air Drag: Absent</w:t>
      </w:r>
      <w:r w:rsidR="00593F18">
        <w:t>”</w:t>
      </w:r>
      <w:r w:rsidR="00B136E5">
        <w:t>). This test returns a posterior probability of 0.</w:t>
      </w:r>
      <w:r w:rsidR="00A9544D">
        <w:t>49</w:t>
      </w:r>
      <w:r w:rsidR="00B136E5">
        <w:t xml:space="preserve">, which corresponds to an Evidence Ratio of </w:t>
      </w:r>
      <w:r w:rsidR="00B40F2F">
        <w:t>0.</w:t>
      </w:r>
      <w:r w:rsidR="00A9544D">
        <w:t xml:space="preserve">98 </w:t>
      </w:r>
      <w:r w:rsidR="002C3FA2">
        <w:t>(</w:t>
      </w:r>
      <w:r w:rsidR="00593F18">
        <w:t>“</w:t>
      </w:r>
      <w:r w:rsidR="00C21D42">
        <w:t xml:space="preserve">Air Drag: </w:t>
      </w:r>
      <w:r w:rsidR="00A9544D">
        <w:t>Absent</w:t>
      </w:r>
      <w:r w:rsidR="00593F18">
        <w:t>”</w:t>
      </w:r>
      <w:r w:rsidR="00C21D42">
        <w:t xml:space="preserve"> is </w:t>
      </w:r>
      <w:r w:rsidR="002C3FA2">
        <w:t>0.00</w:t>
      </w:r>
      <w:r w:rsidR="00A9544D">
        <w:t>05</w:t>
      </w:r>
      <w:r w:rsidR="00C21D42">
        <w:t xml:space="preserve"> further away from 1</w:t>
      </w:r>
      <w:r w:rsidR="002C3FA2">
        <w:t>, SE = 0.01</w:t>
      </w:r>
      <w:r w:rsidR="006000DE">
        <w:t>4</w:t>
      </w:r>
      <w:r w:rsidR="002C3FA2">
        <w:t>, 95 % CI = [-0.02; 0.0</w:t>
      </w:r>
      <w:r w:rsidR="00A9544D">
        <w:t>2</w:t>
      </w:r>
      <w:r w:rsidR="002C3FA2">
        <w:t>]</w:t>
      </w:r>
      <w:r w:rsidR="00C21D42">
        <w:t>)</w:t>
      </w:r>
      <w:r w:rsidR="00B136E5">
        <w:t>; that is</w:t>
      </w:r>
      <w:r w:rsidR="00A9544D">
        <w:t>,</w:t>
      </w:r>
      <w:r w:rsidR="00B136E5">
        <w:t xml:space="preserve"> the data support </w:t>
      </w:r>
      <w:r w:rsidR="00A9544D">
        <w:t>neither of the two hypotheses over the other.</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6D1EA7"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F6286"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w:t>
            </w:r>
            <w:r w:rsidR="00D723DF">
              <w:rPr>
                <w:sz w:val="20"/>
                <w:szCs w:val="20"/>
              </w:rPr>
              <w:t>7</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6D1EA7"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E239FAC"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w:t>
            </w:r>
            <w:r w:rsidR="00D723DF">
              <w:rPr>
                <w:sz w:val="20"/>
                <w:szCs w:val="20"/>
              </w:rPr>
              <w:t>8</w:t>
            </w:r>
            <w:r w:rsidRPr="0095639F">
              <w:rPr>
                <w:sz w:val="20"/>
                <w:szCs w:val="20"/>
              </w:rPr>
              <w:t>]</w:t>
            </w:r>
          </w:p>
        </w:tc>
      </w:tr>
    </w:tbl>
    <w:p w14:paraId="174AF82F" w14:textId="3864000A" w:rsidR="00813196" w:rsidRDefault="007C696F" w:rsidP="00813196">
      <w:pPr>
        <w:jc w:val="both"/>
      </w:pPr>
      <w:commentRangeStart w:id="24"/>
      <w:r>
        <w:t xml:space="preserve">By </w:t>
      </w:r>
      <w:r w:rsidRPr="0059303D">
        <w:t>means of a Likelihood Ratio Test, we foun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62.24;  </m:t>
        </m:r>
      </m:oMath>
      <w:r w:rsidR="00BC780D" w:rsidRPr="00126A28">
        <w:t>p</w:t>
      </w:r>
      <w:r w:rsidR="00BC780D" w:rsidRPr="0059303D">
        <w:t> &lt; 0.0</w:t>
      </w:r>
      <w:r w:rsidR="00BC780D" w:rsidRPr="00126A28">
        <w:t>01</w:t>
      </w:r>
      <w:r w:rsidRPr="00F10F83">
        <w:rPr>
          <w:lang w:val="en-CA"/>
        </w:rPr>
        <w:t xml:space="preserve">). </w:t>
      </w:r>
      <w:r w:rsidR="0090664C" w:rsidRPr="00F10F83">
        <w:t xml:space="preserve">The </w:t>
      </w:r>
      <w:r w:rsidR="0090664C">
        <w:t>intercept for the Test Model is 0.91</w:t>
      </w:r>
      <w:r w:rsidR="002872D2">
        <w:t>06</w:t>
      </w:r>
      <w:r w:rsidR="0090664C">
        <w:t xml:space="preserve"> (SE = 0.</w:t>
      </w:r>
      <w:r w:rsidR="002872D2">
        <w:t>0445</w:t>
      </w:r>
      <w:r w:rsidR="0090664C">
        <w:t xml:space="preserve">) and the </w:t>
      </w:r>
      <w:r w:rsidR="0090664C" w:rsidRPr="0059303D">
        <w:t>interce</w:t>
      </w:r>
      <w:r w:rsidR="0090664C" w:rsidRPr="00126A28">
        <w:t>pt for the Null Model is</w:t>
      </w:r>
      <w:r w:rsidR="00F1505D" w:rsidRPr="00F10F83">
        <w:t xml:space="preserve"> 0.90</w:t>
      </w:r>
      <w:r w:rsidR="005E1751">
        <w:t>1</w:t>
      </w:r>
      <w:r w:rsidR="0090664C" w:rsidRPr="00F10F83">
        <w:t xml:space="preserve"> (SE = 0.</w:t>
      </w:r>
      <w:r w:rsidR="00F1505D" w:rsidRPr="00F10F83">
        <w:t>0445</w:t>
      </w:r>
      <w:r w:rsidR="0090664C" w:rsidRPr="00F10F83">
        <w:t xml:space="preserve">). </w:t>
      </w:r>
      <w:r w:rsidRPr="00F10F83">
        <w:rPr>
          <w:lang w:val="en-CA"/>
        </w:rPr>
        <w:t xml:space="preserve">The regression coefficient for </w:t>
      </w:r>
      <w:r w:rsidR="00211F5D" w:rsidRPr="00F10F83">
        <w:rPr>
          <w:lang w:val="en-CA"/>
        </w:rPr>
        <w:t>“</w:t>
      </w:r>
      <w:r w:rsidRPr="00F10F83">
        <w:rPr>
          <w:lang w:val="en-CA"/>
        </w:rPr>
        <w:t>Air Drag</w:t>
      </w:r>
      <w:r w:rsidRPr="00F10F83">
        <w:t>: Absent</w:t>
      </w:r>
      <w:r w:rsidR="00211F5D" w:rsidRPr="00F10F83">
        <w:t>”</w:t>
      </w:r>
      <w:r w:rsidRPr="00F10F83">
        <w:t xml:space="preserve"> is -0.0</w:t>
      </w:r>
      <w:r w:rsidR="00DB1AF9" w:rsidRPr="00F10F83">
        <w:t>197</w:t>
      </w:r>
      <w:r w:rsidRPr="00F10F83">
        <w:t> (</w:t>
      </w:r>
      <w:del w:id="25" w:author="Björn Jörges" w:date="2020-05-06T23:47:00Z">
        <w:r w:rsidR="00640A0D" w:rsidRPr="006778A0" w:rsidDel="00BC625C">
          <w:delText>t</w:delText>
        </w:r>
      </w:del>
      <m:oMath>
        <m:d>
          <m:dPr>
            <m:ctrlPr>
              <w:del w:id="26" w:author="Björn Jörges" w:date="2020-05-06T23:47:00Z">
                <w:rPr>
                  <w:rFonts w:ascii="Cambria Math" w:hAnsi="Cambria Math"/>
                  <w:i/>
                </w:rPr>
              </w:del>
            </m:ctrlPr>
          </m:dPr>
          <m:e>
            <m:r>
              <w:del w:id="27" w:author="Björn Jörges" w:date="2020-05-06T23:47:00Z">
                <w:rPr>
                  <w:rFonts w:ascii="Cambria Math" w:hAnsi="Cambria Math"/>
                </w:rPr>
                <m:t>16194</m:t>
              </w:del>
            </m:r>
          </m:e>
        </m:d>
        <m:r>
          <w:del w:id="28" w:author="Björn Jörges" w:date="2020-05-06T23:47:00Z">
            <w:rPr>
              <w:rFonts w:ascii="Cambria Math" w:hAnsi="Cambria Math"/>
            </w:rPr>
            <m:t xml:space="preserve">=-7.90;  </m:t>
          </w:del>
        </m:r>
      </m:oMath>
      <w:del w:id="29" w:author="Björn Jörges" w:date="2020-05-06T23:47:00Z">
        <w:r w:rsidR="001B458B" w:rsidRPr="00126A28" w:rsidDel="00BC625C">
          <w:delText>p</w:delText>
        </w:r>
        <w:r w:rsidR="001B458B" w:rsidRPr="0059303D" w:rsidDel="00BC625C">
          <w:delText> </w:delText>
        </w:r>
        <w:r w:rsidR="00F015AC" w:rsidRPr="006778A0" w:rsidDel="00BC625C">
          <w:delText>&lt; 0.01</w:delText>
        </w:r>
        <w:r w:rsidR="001B458B" w:rsidRPr="0059303D" w:rsidDel="00BC625C">
          <w:delText xml:space="preserve">; </w:delText>
        </w:r>
      </w:del>
      <w:r w:rsidRPr="0059303D">
        <w:t>SE = 0.00</w:t>
      </w:r>
      <w:r w:rsidR="0054533C" w:rsidRPr="00126A28">
        <w:t>2</w:t>
      </w:r>
      <w:r w:rsidRPr="00126A28">
        <w:t xml:space="preserve">). </w:t>
      </w:r>
      <w:r w:rsidRPr="00F10F83">
        <w:t xml:space="preserve">We again test whether the intercepts differ significant from </w:t>
      </w:r>
      <w:r w:rsidR="00EF75FD" w:rsidRPr="00F10F83">
        <w:t>1</w:t>
      </w:r>
      <w:r w:rsidRPr="00F10F83">
        <w:t xml:space="preserve"> in either condition. We find that </w:t>
      </w:r>
      <w:r w:rsidR="00AE1848" w:rsidRPr="00F10F83">
        <w:t xml:space="preserve">the intercept does not differ </w:t>
      </w:r>
      <w:r w:rsidR="00EF75FD" w:rsidRPr="00F10F83">
        <w:t xml:space="preserve">for the </w:t>
      </w:r>
      <w:r w:rsidR="00211F5D" w:rsidRPr="00F10F83">
        <w:t>“</w:t>
      </w:r>
      <w:r w:rsidR="00EF75FD" w:rsidRPr="00F10F83">
        <w:t>Air Drag: Present</w:t>
      </w:r>
      <w:r w:rsidR="00211F5D" w:rsidRPr="00F10F83">
        <w:t>”</w:t>
      </w:r>
      <w:r w:rsidR="00EF75FD"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3.803;  </m:t>
        </m:r>
      </m:oMath>
      <w:r w:rsidR="005C7B1B" w:rsidRPr="00126A28">
        <w:t>p</w:t>
      </w:r>
      <w:r w:rsidR="005C7B1B" w:rsidRPr="0059303D">
        <w:t> =</w:t>
      </w:r>
      <w:r w:rsidR="005C7B1B" w:rsidRPr="00126A28">
        <w:t> 0.</w:t>
      </w:r>
      <w:r w:rsidR="00D04C00" w:rsidRPr="006778A0">
        <w:t>051</w:t>
      </w:r>
      <w:r w:rsidR="00EF75FD" w:rsidRPr="00126A28">
        <w:t xml:space="preserve">), while </w:t>
      </w:r>
      <w:r w:rsidR="00AE1848" w:rsidRPr="00F10F83">
        <w:t xml:space="preserve">it </w:t>
      </w:r>
      <w:r w:rsidR="006D07B1" w:rsidRPr="00F10F83">
        <w:t xml:space="preserve">does </w:t>
      </w:r>
      <w:r w:rsidR="00EF75FD" w:rsidRPr="00F10F83">
        <w:t>differ</w:t>
      </w:r>
      <w:r w:rsidR="00AE1848" w:rsidRPr="00F10F83">
        <w:t xml:space="preserve"> </w:t>
      </w:r>
      <w:r w:rsidR="006D07B1" w:rsidRPr="00F10F83">
        <w:t xml:space="preserve">significantly </w:t>
      </w:r>
      <w:r w:rsidR="00AE1848" w:rsidRPr="00F10F83">
        <w:t xml:space="preserve">for the </w:t>
      </w:r>
      <w:r w:rsidR="00211F5D" w:rsidRPr="00F10F83">
        <w:t>“</w:t>
      </w:r>
      <w:r w:rsidR="00AE1848" w:rsidRPr="00F10F83">
        <w:t>Air Drag: Absent</w:t>
      </w:r>
      <w:r w:rsidR="00211F5D" w:rsidRPr="00F10F83">
        <w:t>”</w:t>
      </w:r>
      <w:r w:rsidR="00AE1848"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5.455; </m:t>
        </m:r>
      </m:oMath>
      <w:r w:rsidR="00AE1848" w:rsidRPr="00126A28">
        <w:t> = 0.01</w:t>
      </w:r>
      <w:r w:rsidR="0017318A" w:rsidRPr="006778A0">
        <w:t>9</w:t>
      </w:r>
      <w:r w:rsidR="006D07B1" w:rsidRPr="0059303D">
        <w:t>).</w:t>
      </w:r>
      <w:r w:rsidR="00813196">
        <w:t xml:space="preserve"> Then we computed the confidence interval (95% confidence interval) for the intercept of the Null model using a bootstrap procedure for both conditions “Air</w:t>
      </w:r>
      <w:r w:rsidR="002F5AA3">
        <w:t xml:space="preserve"> D</w:t>
      </w:r>
      <w:r w:rsidR="00813196">
        <w:t>rag: Present” [</w:t>
      </w:r>
      <w:r w:rsidR="003242A4">
        <w:t>0.821;1.008]</w:t>
      </w:r>
      <w:r w:rsidR="00813196">
        <w:t xml:space="preserve"> and “Air</w:t>
      </w:r>
      <w:r w:rsidR="002F5AA3">
        <w:t xml:space="preserve"> D</w:t>
      </w:r>
      <w:r w:rsidR="00813196">
        <w:t xml:space="preserve">rag: Absent” </w:t>
      </w:r>
      <w:r w:rsidR="003242A4">
        <w:t>[0.802; 0.987]</w:t>
      </w:r>
      <w:r w:rsidR="00813196">
        <w:t>. The confidence interval for “Air</w:t>
      </w:r>
      <w:r w:rsidR="002F5AA3">
        <w:t xml:space="preserve"> D</w:t>
      </w:r>
      <w:r w:rsidR="00813196">
        <w:t xml:space="preserve">rag: Present” includes </w:t>
      </w:r>
      <w:r w:rsidR="00D63515">
        <w:t>1</w:t>
      </w:r>
      <w:r w:rsidR="00813196">
        <w:t>, whereas its counterpart for “Air</w:t>
      </w:r>
      <w:r w:rsidR="002F5AA3">
        <w:t xml:space="preserve"> D</w:t>
      </w:r>
      <w:r w:rsidR="00813196">
        <w:t xml:space="preserve">rag: Absent” not. </w:t>
      </w:r>
      <w:commentRangeEnd w:id="24"/>
      <w:r w:rsidR="0004593D">
        <w:rPr>
          <w:rStyle w:val="CommentReference"/>
        </w:rPr>
        <w:commentReference w:id="24"/>
      </w:r>
    </w:p>
    <w:p w14:paraId="103A5259" w14:textId="135E20F1" w:rsidR="00982D30" w:rsidRDefault="006D07B1" w:rsidP="00EC2370">
      <w:pPr>
        <w:jc w:val="both"/>
      </w:pPr>
      <w:r w:rsidRPr="0059303D">
        <w:t xml:space="preserve">However, considering that the intercept for </w:t>
      </w:r>
      <w:r w:rsidR="00211F5D" w:rsidRPr="00126A28">
        <w:t>“</w:t>
      </w:r>
      <w:r w:rsidRPr="00126A28">
        <w:t xml:space="preserve">Air Drag: </w:t>
      </w:r>
      <w:r w:rsidR="003242A4">
        <w:t>Absent</w:t>
      </w:r>
      <w:r w:rsidR="00211F5D" w:rsidRPr="00F10F83">
        <w:t>”</w:t>
      </w:r>
      <w:r w:rsidRPr="00F10F83">
        <w:t xml:space="preserve"> is only marginally different from 1, we again perform the Bayesian analysis outlined above</w:t>
      </w:r>
      <w:r w:rsidR="00B07FC5" w:rsidRPr="00F10F83">
        <w:t xml:space="preserve"> with the following </w:t>
      </w:r>
      <w:r w:rsidR="00982D30" w:rsidRPr="00F10F83">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2469EA01" w:rsidTr="007D065C">
        <w:trPr>
          <w:trHeight w:val="376"/>
        </w:trPr>
        <w:tc>
          <w:tcPr>
            <w:tcW w:w="8314" w:type="dxa"/>
            <w:shd w:val="clear" w:color="auto" w:fill="FFFFFF" w:themeFill="background1"/>
            <w:vAlign w:val="center"/>
          </w:tcPr>
          <w:p w14:paraId="2875DDDA" w14:textId="2E71164B" w:rsidR="00982D30" w:rsidRPr="003242A4" w:rsidRDefault="006D1EA7"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tial</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04008E9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3E7A991C" w:rsidR="00EE4AFB" w:rsidRDefault="006D07B1" w:rsidP="00EC2370">
      <w:pPr>
        <w:jc w:val="both"/>
      </w:pPr>
      <w:r>
        <w:lastRenderedPageBreak/>
        <w:t>Here, we find a Posterior Probability of 0.9</w:t>
      </w:r>
      <w:r w:rsidR="001E6985">
        <w:t>7</w:t>
      </w:r>
      <w:r>
        <w:t xml:space="preserve">, corresponding to an Evidence Ratio of </w:t>
      </w:r>
      <w:r w:rsidR="001E6985">
        <w:t>3</w:t>
      </w:r>
      <w:r w:rsidR="0090257E">
        <w:t>5.04</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w:t>
      </w:r>
      <w:r w:rsidR="00237569">
        <w:t>-</w:t>
      </w:r>
      <w:r w:rsidR="001C092D">
        <w:t>0.02 closer to 1</w:t>
      </w:r>
      <w:r w:rsidR="00C21D42">
        <w:t>, SE = 0.</w:t>
      </w:r>
      <w:r w:rsidR="001C092D">
        <w:t>007</w:t>
      </w:r>
      <w:r w:rsidR="00C21D42">
        <w:t>, 95 % CI = [</w:t>
      </w:r>
      <w:r w:rsidR="004C4C24">
        <w:t>-</w:t>
      </w:r>
      <w:r w:rsidR="00C21D42">
        <w:t>0.</w:t>
      </w:r>
      <w:r w:rsidR="001C092D">
        <w:t>0</w:t>
      </w:r>
      <w:r w:rsidR="004C4C24">
        <w:t>27</w:t>
      </w:r>
      <w:r w:rsidR="00C21D42">
        <w:t xml:space="preserve">; </w:t>
      </w:r>
      <w:r w:rsidR="004C4C24">
        <w:t>-</w:t>
      </w:r>
      <w:r w:rsidR="00C21D42">
        <w:t>0.</w:t>
      </w:r>
      <w:r w:rsidR="001C092D">
        <w:t>0</w:t>
      </w:r>
      <w:r w:rsidR="004C4C24">
        <w:t>17</w:t>
      </w:r>
      <w:r w:rsidR="00C21D42">
        <w:t>])</w:t>
      </w:r>
      <w:r>
        <w:t xml:space="preserve">. This represents </w:t>
      </w:r>
      <w:r w:rsidR="00F47E22">
        <w:t>moderate-to-</w:t>
      </w:r>
      <w:r>
        <w:t xml:space="preserve">strong evidence that humans use internalized knowledge of Air Drag to extrapolate </w:t>
      </w:r>
      <w:r w:rsidR="005879B6">
        <w:t>positional information</w:t>
      </w:r>
      <w:r>
        <w:t>.</w:t>
      </w:r>
    </w:p>
    <w:p w14:paraId="3E929557" w14:textId="4CEC9000"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t>
      </w:r>
      <w:r w:rsidR="00DD0E36">
        <w:t xml:space="preserve">no </w:t>
      </w:r>
      <w:r>
        <w:t xml:space="preserve">evidence </w:t>
      </w:r>
      <w:r w:rsidR="00DD0E36">
        <w:t xml:space="preserve">to distinguish between an </w:t>
      </w:r>
      <w:r>
        <w:t>air drag</w:t>
      </w:r>
      <w:r w:rsidR="00DD0E36">
        <w:t>-dependent and an air drag</w:t>
      </w:r>
      <w:r>
        <w:t xml:space="preserve">-independent model, while the spatial task provides </w:t>
      </w:r>
      <w:r w:rsidR="00E16F22">
        <w:t xml:space="preserve">relatively strong </w:t>
      </w:r>
      <w:r>
        <w:t>evidence in favor of an air drag-based model.</w:t>
      </w:r>
    </w:p>
    <w:p w14:paraId="3D34BAAC" w14:textId="25B8F4DC" w:rsidR="001B67E1" w:rsidRDefault="0025722C" w:rsidP="001B67E1">
      <w:pPr>
        <w:keepNext/>
        <w:jc w:val="both"/>
      </w:pPr>
      <w:r>
        <w:rPr>
          <w:noProof/>
        </w:rPr>
        <w:drawing>
          <wp:inline distT="0" distB="0" distL="0" distR="0" wp14:anchorId="3BC186CE" wp14:editId="270FEF14">
            <wp:extent cx="5935344" cy="2967672"/>
            <wp:effectExtent l="0" t="0" r="889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5344" cy="2967672"/>
                    </a:xfrm>
                    <a:prstGeom prst="rect">
                      <a:avLst/>
                    </a:prstGeom>
                    <a:noFill/>
                    <a:ln>
                      <a:noFill/>
                    </a:ln>
                  </pic:spPr>
                </pic:pic>
              </a:graphicData>
            </a:graphic>
          </wp:inline>
        </w:drawing>
      </w:r>
    </w:p>
    <w:p w14:paraId="2786F528" w14:textId="5B8F21B5" w:rsidR="001B67E1" w:rsidRDefault="001B67E1" w:rsidP="001B67E1">
      <w:pPr>
        <w:pStyle w:val="Caption"/>
        <w:jc w:val="both"/>
      </w:pPr>
      <w:bookmarkStart w:id="30" w:name="_Ref36174245"/>
      <w:r>
        <w:t xml:space="preserve">Figure </w:t>
      </w:r>
      <w:fldSimple w:instr=" SEQ Figure \* ARABIC ">
        <w:r w:rsidR="002E7542">
          <w:rPr>
            <w:noProof/>
          </w:rPr>
          <w:t>2</w:t>
        </w:r>
      </w:fldSimple>
      <w:bookmarkEnd w:id="30"/>
      <w:r>
        <w:t>: Distribution of responses error ratios for Air</w:t>
      </w:r>
      <w:r w:rsidR="002F5AA3">
        <w:t xml:space="preserve"> </w:t>
      </w:r>
      <w:r>
        <w:t>drag and No Air</w:t>
      </w:r>
      <w:r w:rsidR="002F5AA3">
        <w:t xml:space="preserve"> </w:t>
      </w:r>
      <w:r>
        <w:t>drag. Each small transparent dot represents one trial.</w:t>
      </w:r>
      <w:r w:rsidR="00BF6217">
        <w:t xml:space="preserve"> The fat black dot is the median across all conditions and participant.</w:t>
      </w:r>
      <w:r w:rsidR="00660D60">
        <w:t xml:space="preserve"> The short solid horizontal lines represent the median performance for each participant. </w:t>
      </w:r>
      <w:r>
        <w:t xml:space="preserve"> The dotted line indicates a timing error ratio of 1, that is perfect accuracy. </w:t>
      </w:r>
      <w:r w:rsidR="00660D60">
        <w:t xml:space="preserve">In the insets, we display the mean error of each condition (dots); the error bars indicate +/- 1 standard error. </w:t>
      </w:r>
      <w:r w:rsidR="00BF6217">
        <w:t xml:space="preserve"> </w:t>
      </w:r>
      <w:r>
        <w:t>A. Timing task. B. Spatial task.</w:t>
      </w:r>
    </w:p>
    <w:p w14:paraId="12650D39" w14:textId="1445F3BD" w:rsidR="00DF2DEF" w:rsidRDefault="000E10F8" w:rsidP="000E10F8">
      <w:pPr>
        <w:pStyle w:val="Heading3"/>
      </w:pPr>
      <w:r>
        <w:t xml:space="preserve">Hypothesis 2: </w:t>
      </w:r>
      <w:commentRangeStart w:id="31"/>
      <w:r>
        <w:t>Target size and air drag-related extrapolation</w:t>
      </w:r>
      <w:commentRangeEnd w:id="31"/>
      <w:r w:rsidR="00ED4695">
        <w:rPr>
          <w:rStyle w:val="CommentReference"/>
          <w:rFonts w:asciiTheme="minorHAnsi" w:eastAsiaTheme="minorHAnsi" w:hAnsiTheme="minorHAnsi" w:cstheme="minorBidi"/>
          <w:color w:val="auto"/>
        </w:rPr>
        <w:commentReference w:id="31"/>
      </w:r>
    </w:p>
    <w:p w14:paraId="4BC3257D" w14:textId="2A5D286B" w:rsidR="00EA75AC" w:rsidRDefault="00EA75AC" w:rsidP="00EA75AC">
      <w:pPr>
        <w:jc w:val="both"/>
      </w:pPr>
      <w:r>
        <w:t xml:space="preserve">We furthermore hypothesized that humans might extrapolate motion </w:t>
      </w:r>
      <w:proofErr w:type="gramStart"/>
      <w:r>
        <w:t>taking into account</w:t>
      </w:r>
      <w:proofErr w:type="gramEnd"/>
      <w:r w:rsidR="004A61C4">
        <w:t xml:space="preserve"> that air drag affects objects of different physical sizes differently.</w:t>
      </w:r>
      <w:r w:rsidR="00B02A5F">
        <w:t xml:space="preserve"> </w:t>
      </w:r>
      <w:r w:rsidR="00B02A5F">
        <w:fldChar w:fldCharType="begin"/>
      </w:r>
      <w:r w:rsidR="00B02A5F">
        <w:instrText xml:space="preserve"> REF _Ref37723620 \h </w:instrText>
      </w:r>
      <w:r w:rsidR="00B02A5F">
        <w:fldChar w:fldCharType="separate"/>
      </w:r>
      <w:r w:rsidR="00B02A5F">
        <w:t xml:space="preserve">Figure </w:t>
      </w:r>
      <w:r w:rsidR="00B02A5F">
        <w:rPr>
          <w:noProof/>
        </w:rPr>
        <w:t>3</w:t>
      </w:r>
      <w:r w:rsidR="00B02A5F">
        <w:fldChar w:fldCharType="end"/>
      </w:r>
      <w:r w:rsidR="00B02A5F">
        <w:t xml:space="preserve"> visualizes the response distribution and mean errors for each target size and task.</w:t>
      </w:r>
      <w:r w:rsidR="004A61C4">
        <w:t xml:space="preserve"> </w:t>
      </w:r>
      <w:r>
        <w:t xml:space="preserve">To test this hypothesis, we use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BC5EA2">
        <w:trPr>
          <w:trHeight w:val="376"/>
        </w:trPr>
        <w:tc>
          <w:tcPr>
            <w:tcW w:w="8314" w:type="dxa"/>
            <w:shd w:val="clear" w:color="auto" w:fill="FFFFFF" w:themeFill="background1"/>
            <w:vAlign w:val="center"/>
          </w:tcPr>
          <w:p w14:paraId="18820CB2" w14:textId="2FB9794B" w:rsidR="00EA75AC" w:rsidRPr="0095639F" w:rsidRDefault="006D1EA7"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32" w:author="Björn Jörges" w:date="2020-05-06T23:26: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1C0D45C3" w:rsidR="00EA75AC" w:rsidRPr="0095639F" w:rsidRDefault="00EA75AC" w:rsidP="00BC5EA2">
            <w:pPr>
              <w:pStyle w:val="MaterialsandMethodsText"/>
              <w:rPr>
                <w:sz w:val="20"/>
                <w:szCs w:val="20"/>
              </w:rPr>
            </w:pPr>
            <w:r w:rsidRPr="0095639F">
              <w:rPr>
                <w:sz w:val="20"/>
                <w:szCs w:val="20"/>
              </w:rPr>
              <w:t>[</w:t>
            </w:r>
            <w:r w:rsidR="00D723DF">
              <w:rPr>
                <w:sz w:val="20"/>
                <w:szCs w:val="20"/>
              </w:rPr>
              <w:t>19</w:t>
            </w:r>
            <w:r w:rsidRPr="0095639F">
              <w:rPr>
                <w:sz w:val="20"/>
                <w:szCs w:val="20"/>
              </w:rPr>
              <w:t>]</w:t>
            </w:r>
          </w:p>
        </w:tc>
      </w:tr>
      <w:tr w:rsidR="00EA75AC" w:rsidRPr="0095639F" w14:paraId="5C2D3835" w14:textId="77777777" w:rsidTr="00BC5EA2">
        <w:trPr>
          <w:trHeight w:val="376"/>
        </w:trPr>
        <w:tc>
          <w:tcPr>
            <w:tcW w:w="8314" w:type="dxa"/>
            <w:shd w:val="clear" w:color="auto" w:fill="FFFFFF" w:themeFill="background1"/>
            <w:vAlign w:val="center"/>
          </w:tcPr>
          <w:p w14:paraId="27FC4C4A" w14:textId="6F4C90BA" w:rsidR="00EA75AC" w:rsidRPr="0095639F" w:rsidRDefault="006D1EA7"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33" w:author="Björn Jörges" w:date="2020-05-06T23:27: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43A10F2" w:rsidR="00EA75AC" w:rsidRPr="0095639F" w:rsidRDefault="00EA75AC" w:rsidP="00BC5EA2">
            <w:pPr>
              <w:pStyle w:val="MaterialsandMethodsText"/>
              <w:rPr>
                <w:sz w:val="20"/>
                <w:szCs w:val="20"/>
              </w:rPr>
            </w:pPr>
            <w:r w:rsidRPr="0095639F">
              <w:rPr>
                <w:sz w:val="20"/>
                <w:szCs w:val="20"/>
              </w:rPr>
              <w:t>[</w:t>
            </w:r>
            <w:r w:rsidR="00D723DF">
              <w:rPr>
                <w:sz w:val="20"/>
                <w:szCs w:val="20"/>
              </w:rPr>
              <w:t>20</w:t>
            </w:r>
            <w:r w:rsidRPr="0095639F">
              <w:rPr>
                <w:sz w:val="20"/>
                <w:szCs w:val="20"/>
              </w:rPr>
              <w:t>]</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BC5EA2">
        <w:trPr>
          <w:trHeight w:val="376"/>
        </w:trPr>
        <w:tc>
          <w:tcPr>
            <w:tcW w:w="8314" w:type="dxa"/>
            <w:shd w:val="clear" w:color="auto" w:fill="FFFFFF" w:themeFill="background1"/>
            <w:vAlign w:val="center"/>
          </w:tcPr>
          <w:p w14:paraId="13CC880C" w14:textId="38B4E4E4" w:rsidR="00EA75AC" w:rsidRPr="0095639F" w:rsidRDefault="006D1EA7"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34" w:author="Björn Jörges" w:date="2020-05-06T23:27:00Z">
                    <w:rPr>
                      <w:rFonts w:ascii="Cambria Math" w:hAnsi="Cambria Math"/>
                      <w:sz w:val="20"/>
                      <w:szCs w:val="20"/>
                      <w:lang w:val="es-ES"/>
                    </w:rPr>
                    <m:t xml:space="preserve">Air Drag+Ball Size+ </m:t>
                  </w:ins>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02A8FC38"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1</w:t>
            </w:r>
            <w:r w:rsidRPr="0095639F">
              <w:rPr>
                <w:sz w:val="20"/>
                <w:szCs w:val="20"/>
              </w:rPr>
              <w:t>]</w:t>
            </w:r>
          </w:p>
        </w:tc>
      </w:tr>
      <w:tr w:rsidR="00EA75AC" w:rsidRPr="0095639F" w14:paraId="19371404" w14:textId="77777777" w:rsidTr="00BC5EA2">
        <w:trPr>
          <w:trHeight w:val="376"/>
        </w:trPr>
        <w:tc>
          <w:tcPr>
            <w:tcW w:w="8314" w:type="dxa"/>
            <w:shd w:val="clear" w:color="auto" w:fill="FFFFFF" w:themeFill="background1"/>
            <w:vAlign w:val="center"/>
          </w:tcPr>
          <w:p w14:paraId="7726819D" w14:textId="00545CC3" w:rsidR="00EA75AC" w:rsidRPr="0095639F" w:rsidRDefault="006D1EA7"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m:t>
                </m:r>
                <m:r>
                  <w:ins w:id="35" w:author="Björn Jörges" w:date="2020-05-06T23:27:00Z">
                    <w:rPr>
                      <w:rFonts w:ascii="Cambria Math" w:hAnsi="Cambria Math"/>
                      <w:sz w:val="20"/>
                      <w:szCs w:val="20"/>
                      <w:lang w:val="es-ES"/>
                    </w:rPr>
                    <m:t xml:space="preserve"> Air Drag+Ball Size+</m:t>
                  </w:ins>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27E09DD4"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2</w:t>
            </w:r>
            <w:r w:rsidRPr="0095639F">
              <w:rPr>
                <w:sz w:val="20"/>
                <w:szCs w:val="20"/>
              </w:rPr>
              <w:t>]</w:t>
            </w:r>
          </w:p>
        </w:tc>
      </w:tr>
    </w:tbl>
    <w:p w14:paraId="5E0D49E4" w14:textId="46F18065" w:rsidR="006A1FC1" w:rsidRDefault="00EA75AC" w:rsidP="004A61C4">
      <w:pPr>
        <w:jc w:val="both"/>
      </w:pPr>
      <w:r>
        <w:lastRenderedPageBreak/>
        <w:t xml:space="preserve">We tested the Test Models against the Null Models with a Likelihood Ratio Test and found the variable “Ball Size” did not improve the model fit significantly for the temporal task </w:t>
      </w:r>
      <w:r w:rsidR="00B35C82" w:rsidRPr="00E80187">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36" w:author="Björn Jörges" w:date="2020-05-06T23:29:00Z">
            <w:rPr>
              <w:rFonts w:ascii="Cambria Math" w:hAnsi="Cambria Math"/>
            </w:rPr>
            <m:t>0.487</m:t>
          </w:del>
        </m:r>
        <m:r>
          <w:ins w:id="37" w:author="Björn Jörges" w:date="2020-05-06T23:29:00Z">
            <w:rPr>
              <w:rFonts w:ascii="Cambria Math" w:hAnsi="Cambria Math"/>
            </w:rPr>
            <m:t>1.161</m:t>
          </w:ins>
        </m:r>
        <m:r>
          <w:rPr>
            <w:rFonts w:ascii="Cambria Math" w:hAnsi="Cambria Math"/>
          </w:rPr>
          <m:t xml:space="preserve">;  </m:t>
        </m:r>
      </m:oMath>
      <w:r w:rsidR="00B35C82" w:rsidRPr="00E80187">
        <w:t>p </w:t>
      </w:r>
      <w:r w:rsidR="00D01C7F">
        <w:t>= 0.</w:t>
      </w:r>
      <w:del w:id="38" w:author="Björn Jörges" w:date="2020-05-06T23:28:00Z">
        <w:r w:rsidR="00D01C7F" w:rsidDel="00DF2D86">
          <w:delText>485</w:delText>
        </w:r>
      </w:del>
      <w:ins w:id="39" w:author="Björn Jörges" w:date="2020-05-06T23:28:00Z">
        <w:r w:rsidR="00DF2D86">
          <w:t>283</w:t>
        </w:r>
      </w:ins>
      <w:r w:rsidR="00B35C82" w:rsidRPr="00E80187">
        <w:rPr>
          <w:lang w:val="en-CA"/>
        </w:rPr>
        <w:t>)</w:t>
      </w:r>
      <w:r w:rsidR="00B35C82">
        <w:t>.</w:t>
      </w:r>
      <w:r w:rsidR="00A77E81">
        <w:t xml:space="preserve"> </w:t>
      </w:r>
      <w:r w:rsidR="00ED2869" w:rsidRPr="00E80187">
        <w:t xml:space="preserve">The </w:t>
      </w:r>
      <w:r w:rsidR="00ED2869">
        <w:t xml:space="preserve">intercept for the Test Model is </w:t>
      </w:r>
      <w:r w:rsidR="002B0EC1">
        <w:t>1.0</w:t>
      </w:r>
      <w:ins w:id="40" w:author="Björn Jörges" w:date="2020-05-06T23:29:00Z">
        <w:r w:rsidR="00C83D2F">
          <w:t>08</w:t>
        </w:r>
      </w:ins>
      <w:del w:id="41" w:author="Björn Jörges" w:date="2020-05-06T23:29:00Z">
        <w:r w:rsidR="002B0EC1" w:rsidDel="00C83D2F">
          <w:delText>13</w:delText>
        </w:r>
      </w:del>
      <w:r w:rsidR="00ED2869">
        <w:t xml:space="preserve"> (SE = 0.</w:t>
      </w:r>
      <w:r w:rsidR="002B0EC1">
        <w:t>106</w:t>
      </w:r>
      <w:r w:rsidR="00ED2869">
        <w:t xml:space="preserve">) and the </w:t>
      </w:r>
      <w:r w:rsidR="00ED2869" w:rsidRPr="00E80187">
        <w:t xml:space="preserve">intercept for the Null Model is </w:t>
      </w:r>
      <w:r w:rsidR="00ED2869">
        <w:t>1.0</w:t>
      </w:r>
      <w:ins w:id="42" w:author="Björn Jörges" w:date="2020-05-06T23:29:00Z">
        <w:r w:rsidR="00C83D2F">
          <w:t>0</w:t>
        </w:r>
      </w:ins>
      <w:del w:id="43" w:author="Björn Jörges" w:date="2020-05-06T23:29:00Z">
        <w:r w:rsidR="00ED2869" w:rsidDel="00C83D2F">
          <w:delText>1</w:delText>
        </w:r>
      </w:del>
      <w:r w:rsidR="002B0EC1">
        <w:t>5</w:t>
      </w:r>
      <w:r w:rsidR="00ED2869" w:rsidRPr="00E80187">
        <w:t xml:space="preserve"> (SE = 0.</w:t>
      </w:r>
      <w:r w:rsidR="00ED2869">
        <w:t>106</w:t>
      </w:r>
      <w:r w:rsidR="00ED2869" w:rsidRPr="00E80187">
        <w:t xml:space="preserve">). </w:t>
      </w:r>
      <w:r w:rsidR="00ED2869" w:rsidRPr="00E80187">
        <w:rPr>
          <w:lang w:val="en-CA"/>
        </w:rPr>
        <w:t>The regression coefficient for “</w:t>
      </w:r>
      <w:r w:rsidR="00FC6F34">
        <w:t>Ball Size: 0.12 m</w:t>
      </w:r>
      <w:r w:rsidR="00ED2869" w:rsidRPr="00E80187">
        <w:t xml:space="preserve">” is </w:t>
      </w:r>
      <w:del w:id="44" w:author="Björn Jörges" w:date="2020-05-06T23:32:00Z">
        <w:r w:rsidR="0015469C" w:rsidDel="00E235E4">
          <w:delText>0.004</w:delText>
        </w:r>
      </w:del>
      <w:ins w:id="45" w:author="Björn Jörges" w:date="2020-05-06T23:32:00Z">
        <w:r w:rsidR="00E235E4">
          <w:t>-0.002</w:t>
        </w:r>
      </w:ins>
      <w:r w:rsidR="00ED2869" w:rsidRPr="00E80187">
        <w:t> (</w:t>
      </w:r>
      <w:del w:id="46" w:author="Björn Jörges" w:date="2020-05-06T23:46:00Z">
        <w:r w:rsidR="00ED2869" w:rsidRPr="00E80187" w:rsidDel="0051170F">
          <w:delText>t</w:delText>
        </w:r>
      </w:del>
      <m:oMath>
        <m:d>
          <m:dPr>
            <m:ctrlPr>
              <w:del w:id="47" w:author="Björn Jörges" w:date="2020-05-06T23:46:00Z">
                <w:rPr>
                  <w:rFonts w:ascii="Cambria Math" w:hAnsi="Cambria Math"/>
                  <w:i/>
                </w:rPr>
              </w:del>
            </m:ctrlPr>
          </m:dPr>
          <m:e>
            <m:r>
              <w:del w:id="48" w:author="Björn Jörges" w:date="2020-05-06T23:46:00Z">
                <w:rPr>
                  <w:rFonts w:ascii="Cambria Math" w:hAnsi="Cambria Math"/>
                </w:rPr>
                <m:t>16194</m:t>
              </w:del>
            </m:r>
          </m:e>
        </m:d>
        <m:r>
          <w:del w:id="49" w:author="Björn Jörges" w:date="2020-05-06T23:46:00Z">
            <w:rPr>
              <w:rFonts w:ascii="Cambria Math" w:hAnsi="Cambria Math"/>
            </w:rPr>
            <m:t>=</m:t>
          </w:del>
        </m:r>
        <m:r>
          <w:del w:id="50" w:author="Björn Jörges" w:date="2020-05-06T23:34:00Z">
            <w:rPr>
              <w:rFonts w:ascii="Cambria Math" w:hAnsi="Cambria Math"/>
            </w:rPr>
            <m:t>0.</m:t>
          </w:del>
        </m:r>
        <m:r>
          <w:del w:id="51" w:author="Björn Jörges" w:date="2020-05-06T23:31:00Z">
            <w:rPr>
              <w:rFonts w:ascii="Cambria Math" w:hAnsi="Cambria Math"/>
            </w:rPr>
            <m:t>698</m:t>
          </w:del>
        </m:r>
        <m:r>
          <w:del w:id="52" w:author="Björn Jörges" w:date="2020-05-06T23:46:00Z">
            <w:rPr>
              <w:rFonts w:ascii="Cambria Math" w:hAnsi="Cambria Math"/>
            </w:rPr>
            <m:t xml:space="preserve">;  </m:t>
          </w:del>
        </m:r>
      </m:oMath>
      <w:del w:id="53" w:author="Björn Jörges" w:date="2020-05-06T23:46:00Z">
        <w:r w:rsidR="00ED2869" w:rsidRPr="00E80187" w:rsidDel="0051170F">
          <w:delText>p </w:delText>
        </w:r>
        <w:r w:rsidR="000B4906" w:rsidDel="0051170F">
          <w:delText>=</w:delText>
        </w:r>
        <w:r w:rsidR="00ED2869" w:rsidRPr="00E80187" w:rsidDel="0051170F">
          <w:delText xml:space="preserve"> 0.</w:delText>
        </w:r>
      </w:del>
      <w:del w:id="54" w:author="Björn Jörges" w:date="2020-05-06T23:31:00Z">
        <w:r w:rsidR="000B4906" w:rsidDel="00E235E4">
          <w:delText>48</w:delText>
        </w:r>
        <w:r w:rsidR="003C36C4" w:rsidDel="00E235E4">
          <w:delText>5</w:delText>
        </w:r>
      </w:del>
      <w:del w:id="55" w:author="Björn Jörges" w:date="2020-05-06T23:46:00Z">
        <w:r w:rsidR="00ED2869" w:rsidRPr="00E80187" w:rsidDel="0051170F">
          <w:delText xml:space="preserve">; </w:delText>
        </w:r>
      </w:del>
      <w:r w:rsidR="00ED2869" w:rsidRPr="00E80187">
        <w:t>SE = 0.00</w:t>
      </w:r>
      <w:ins w:id="56" w:author="Björn Jörges" w:date="2020-05-06T23:32:00Z">
        <w:r w:rsidR="00E235E4">
          <w:t>8</w:t>
        </w:r>
      </w:ins>
      <w:del w:id="57" w:author="Björn Jörges" w:date="2020-05-06T23:32:00Z">
        <w:r w:rsidR="005724E4" w:rsidDel="00E235E4">
          <w:delText>5</w:delText>
        </w:r>
      </w:del>
      <w:r w:rsidR="00ED2869" w:rsidRPr="00E80187">
        <w:t>)</w:t>
      </w:r>
      <w:ins w:id="58" w:author="Björn Jörges" w:date="2020-05-06T23:33:00Z">
        <w:r w:rsidR="00E235E4">
          <w:t xml:space="preserve">; for “Air Drag: </w:t>
        </w:r>
      </w:ins>
      <w:ins w:id="59" w:author="Björn Jörges" w:date="2020-05-08T20:38:00Z">
        <w:r w:rsidR="0046135E">
          <w:t>Absent</w:t>
        </w:r>
      </w:ins>
      <w:ins w:id="60" w:author="Björn Jörges" w:date="2020-05-06T23:33:00Z">
        <w:r w:rsidR="00E235E4">
          <w:t>” it is 0.01 (</w:t>
        </w:r>
      </w:ins>
      <w:ins w:id="61" w:author="Björn Jörges" w:date="2020-05-06T23:39:00Z">
        <w:r w:rsidR="00DA7ACC">
          <w:t>SE = 0.008; and for their interaction it is 0.0</w:t>
        </w:r>
      </w:ins>
      <w:ins w:id="62" w:author="Björn Jörges" w:date="2020-05-06T23:40:00Z">
        <w:r w:rsidR="00DA7ACC">
          <w:t>12 (SE = 0.011</w:t>
        </w:r>
      </w:ins>
      <w:ins w:id="63" w:author="Björn Jörges" w:date="2020-05-06T23:41:00Z">
        <w:r w:rsidR="00DA7ACC">
          <w:t>)</w:t>
        </w:r>
      </w:ins>
      <w:del w:id="64" w:author="Björn Jörges" w:date="2020-05-06T23:32:00Z">
        <w:r w:rsidR="00ED2869" w:rsidRPr="00E80187" w:rsidDel="00E235E4">
          <w:delText>.</w:delText>
        </w:r>
      </w:del>
      <w:r w:rsidR="00ED2869" w:rsidDel="00B35C82">
        <w:t xml:space="preserve"> </w:t>
      </w:r>
      <w:r>
        <w:t>Th</w:t>
      </w:r>
      <w:r w:rsidR="00ED5438">
        <w:t xml:space="preserve">e absence of an appreciable </w:t>
      </w:r>
      <w:r w:rsidR="00A72E30">
        <w:t>difference</w:t>
      </w:r>
      <w:r w:rsidR="00010979">
        <w:t xml:space="preserve"> </w:t>
      </w:r>
      <w:r w:rsidR="00A06443">
        <w:t>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p>
    <w:p w14:paraId="7190CC99" w14:textId="059ED13B" w:rsidR="004052C0" w:rsidRDefault="00EA75AC" w:rsidP="004A61C4">
      <w:pPr>
        <w:jc w:val="both"/>
      </w:pPr>
      <w:r>
        <w:t>For the spatial task, however,</w:t>
      </w:r>
      <w:r w:rsidR="00A06443">
        <w:t xml:space="preserve"> </w:t>
      </w:r>
      <w:r w:rsidR="00583567">
        <w:t xml:space="preserve">the physical </w:t>
      </w:r>
      <w:r w:rsidR="00A06443">
        <w:t xml:space="preserve">differences </w:t>
      </w:r>
      <w:r w:rsidR="00A72E30">
        <w:t xml:space="preserve">are </w:t>
      </w:r>
      <w:r w:rsidR="00A06443">
        <w:t xml:space="preserve">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E).</w:t>
      </w:r>
      <w:r w:rsidR="00A72E30">
        <w:t xml:space="preserve"> Finding no difference between object sizes</w:t>
      </w:r>
      <w:ins w:id="65" w:author="Björn Jörges" w:date="2020-05-08T20:35:00Z">
        <w:r w:rsidR="006C6853">
          <w:t xml:space="preserve"> for the “Air Drag: Present” condition and an undershoot for big targets</w:t>
        </w:r>
      </w:ins>
      <w:ins w:id="66" w:author="Björn Jörges" w:date="2020-05-08T20:36:00Z">
        <w:r w:rsidR="006C6853">
          <w:t xml:space="preserve"> in comparison to small targets</w:t>
        </w:r>
      </w:ins>
      <w:ins w:id="67" w:author="Björn Jörges" w:date="2020-05-08T20:35:00Z">
        <w:r w:rsidR="006C6853">
          <w:t xml:space="preserve"> </w:t>
        </w:r>
      </w:ins>
      <w:del w:id="68" w:author="Björn Jörges" w:date="2020-05-08T20:35:00Z">
        <w:r w:rsidR="00A72E30" w:rsidDel="006C6853">
          <w:delText>, or an undershoot for the bigger object with respect to the smaller object,</w:delText>
        </w:r>
      </w:del>
      <w:r w:rsidR="00A72E30">
        <w:t xml:space="preserve"> would thus entail some support for the idea that humans take into account an object’s size to judge the effect of air drag on its trajectory. T</w:t>
      </w:r>
      <w:r w:rsidR="00583567">
        <w:t xml:space="preserve">he </w:t>
      </w:r>
      <w:del w:id="69" w:author="Björn Jörges" w:date="2020-05-08T20:35:00Z">
        <w:r w:rsidR="00583567" w:rsidDel="006C6853">
          <w:delText>variable “</w:delText>
        </w:r>
        <w:r w:rsidR="00A06443" w:rsidDel="006C6853">
          <w:delText>Ball Size</w:delText>
        </w:r>
        <w:r w:rsidR="00583567" w:rsidDel="006C6853">
          <w:delText>”</w:delText>
        </w:r>
        <w:r w:rsidR="00A06443" w:rsidDel="006C6853">
          <w:delText xml:space="preserve"> </w:delText>
        </w:r>
      </w:del>
      <w:ins w:id="70" w:author="Björn Jörges" w:date="2020-05-08T20:35:00Z">
        <w:r w:rsidR="006C6853">
          <w:t xml:space="preserve">interaction between </w:t>
        </w:r>
      </w:ins>
      <w:r>
        <w:t>improve</w:t>
      </w:r>
      <w:r w:rsidR="00A06443">
        <w:t>d</w:t>
      </w:r>
      <w:r>
        <w:t xml:space="preserve"> </w:t>
      </w:r>
      <w:r w:rsidR="00A06443">
        <w:t xml:space="preserve">the </w:t>
      </w:r>
      <w:r>
        <w:t>model fit significantly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71" w:author="Björn Jörges" w:date="2020-05-06T23:43:00Z">
            <w:rPr>
              <w:rFonts w:ascii="Cambria Math" w:hAnsi="Cambria Math"/>
            </w:rPr>
            <m:t>86.268</m:t>
          </w:del>
        </m:r>
        <m:r>
          <w:ins w:id="72" w:author="Björn Jörges" w:date="2020-05-06T23:43:00Z">
            <w:rPr>
              <w:rFonts w:ascii="Cambria Math" w:hAnsi="Cambria Math"/>
            </w:rPr>
            <m:t>12.244</m:t>
          </w:ins>
        </m:r>
        <m:r>
          <w:rPr>
            <w:rFonts w:ascii="Cambria Math" w:hAnsi="Cambria Math"/>
          </w:rPr>
          <m:t xml:space="preserve">;  </m:t>
        </m:r>
      </m:oMath>
      <w:r>
        <w:t>p </w:t>
      </w:r>
      <w:r>
        <w:rPr>
          <w:lang w:val="en-CA"/>
        </w:rPr>
        <w:t xml:space="preserve">&lt; </w:t>
      </w:r>
      <w:r w:rsidR="000F705F">
        <w:rPr>
          <w:lang w:val="en-CA"/>
        </w:rPr>
        <w:t>0.001</w:t>
      </w:r>
      <w:r>
        <w:t xml:space="preserve">). </w:t>
      </w:r>
      <w:r w:rsidR="00996E9E" w:rsidRPr="00E80187">
        <w:t xml:space="preserve">The </w:t>
      </w:r>
      <w:r w:rsidR="00996E9E">
        <w:t>intercept for the Test Model is 0.</w:t>
      </w:r>
      <w:del w:id="73" w:author="Björn Jörges" w:date="2020-05-06T23:43:00Z">
        <w:r w:rsidR="00996E9E" w:rsidDel="007D032D">
          <w:delText xml:space="preserve">889 </w:delText>
        </w:r>
      </w:del>
      <w:ins w:id="74" w:author="Björn Jörges" w:date="2020-05-06T23:43:00Z">
        <w:r w:rsidR="007D032D">
          <w:t xml:space="preserve">946 </w:t>
        </w:r>
      </w:ins>
      <w:r w:rsidR="00996E9E">
        <w:t>(SE = 0.</w:t>
      </w:r>
      <w:r w:rsidR="00E236B6">
        <w:t>04</w:t>
      </w:r>
      <w:ins w:id="75" w:author="Björn Jörges" w:date="2020-05-06T23:43:00Z">
        <w:r w:rsidR="007D032D">
          <w:t>5</w:t>
        </w:r>
      </w:ins>
      <w:del w:id="76" w:author="Björn Jörges" w:date="2020-05-06T23:43:00Z">
        <w:r w:rsidR="00E236B6" w:rsidDel="007D032D">
          <w:delText>4</w:delText>
        </w:r>
      </w:del>
      <w:r w:rsidR="00996E9E">
        <w:t xml:space="preserve">) and the </w:t>
      </w:r>
      <w:r w:rsidR="00996E9E" w:rsidRPr="00E80187">
        <w:t xml:space="preserve">intercept for the Null </w:t>
      </w:r>
      <w:commentRangeStart w:id="77"/>
      <w:r w:rsidR="00996E9E" w:rsidRPr="00E80187">
        <w:t xml:space="preserve">Model is </w:t>
      </w:r>
      <w:r w:rsidR="00E236B6">
        <w:t>0.</w:t>
      </w:r>
      <w:del w:id="78" w:author="Björn Jörges" w:date="2020-05-06T23:43:00Z">
        <w:r w:rsidR="00E236B6" w:rsidDel="007D032D">
          <w:delText>901</w:delText>
        </w:r>
        <w:r w:rsidR="00996E9E" w:rsidRPr="00E80187" w:rsidDel="007D032D">
          <w:delText xml:space="preserve"> </w:delText>
        </w:r>
      </w:del>
      <w:ins w:id="79" w:author="Björn Jörges" w:date="2020-05-06T23:43:00Z">
        <w:r w:rsidR="007D032D">
          <w:t>899</w:t>
        </w:r>
        <w:r w:rsidR="007D032D" w:rsidRPr="00E80187">
          <w:t xml:space="preserve"> </w:t>
        </w:r>
      </w:ins>
      <w:r w:rsidR="00996E9E" w:rsidRPr="00E80187">
        <w:t>(SE = 0.</w:t>
      </w:r>
      <w:r w:rsidR="00B222CC">
        <w:t>044</w:t>
      </w:r>
      <w:r w:rsidR="00996E9E" w:rsidRPr="00E80187">
        <w:t>).</w:t>
      </w:r>
      <w:r w:rsidR="00996E9E">
        <w:t xml:space="preserve"> </w:t>
      </w:r>
      <w:r>
        <w:t xml:space="preserve">The regression coefficient for “Ball Size: 0.12 m” </w:t>
      </w:r>
      <w:r w:rsidR="000C5B16">
        <w:t xml:space="preserve">is </w:t>
      </w:r>
      <w:r>
        <w:t>0.0</w:t>
      </w:r>
      <w:ins w:id="80" w:author="Björn Jörges" w:date="2020-05-06T23:44:00Z">
        <w:r w:rsidR="007D032D">
          <w:t>32</w:t>
        </w:r>
      </w:ins>
      <w:del w:id="81" w:author="Björn Jörges" w:date="2020-05-06T23:44:00Z">
        <w:r w:rsidDel="007D032D">
          <w:delText>24</w:delText>
        </w:r>
      </w:del>
      <w:r>
        <w:t xml:space="preserve"> (SE = 0.00</w:t>
      </w:r>
      <w:ins w:id="82" w:author="Björn Jörges" w:date="2020-05-06T23:44:00Z">
        <w:r w:rsidR="007D032D">
          <w:t>4</w:t>
        </w:r>
      </w:ins>
      <w:del w:id="83" w:author="Björn Jörges" w:date="2020-05-06T23:44:00Z">
        <w:r w:rsidDel="007D032D">
          <w:delText>2</w:delText>
        </w:r>
      </w:del>
      <w:r>
        <w:t xml:space="preserve">); </w:t>
      </w:r>
      <w:ins w:id="84" w:author="Björn Jörges" w:date="2020-05-07T02:01:00Z">
        <w:r w:rsidR="00341BDC">
          <w:t xml:space="preserve">for “Air Drag: Absent” it is </w:t>
        </w:r>
      </w:ins>
      <w:ins w:id="85" w:author="Björn Jörges" w:date="2020-05-07T02:02:00Z">
        <w:r w:rsidR="00341BDC">
          <w:t>-0.01 (SE = 0.004), and -</w:t>
        </w:r>
      </w:ins>
      <w:ins w:id="86" w:author="Björn Jörges" w:date="2020-05-07T02:03:00Z">
        <w:r w:rsidR="00341BDC">
          <w:t xml:space="preserve">0.017 (SE = 0.005) </w:t>
        </w:r>
      </w:ins>
      <w:ins w:id="87" w:author="Björn Jörges" w:date="2020-05-07T02:02:00Z">
        <w:r w:rsidR="00341BDC">
          <w:t xml:space="preserve">for the </w:t>
        </w:r>
      </w:ins>
      <w:ins w:id="88" w:author="Björn Jörges" w:date="2020-05-07T02:03:00Z">
        <w:r w:rsidR="00341BDC">
          <w:t>interactio</w:t>
        </w:r>
      </w:ins>
      <w:ins w:id="89" w:author="Björn Jörges" w:date="2020-05-07T22:03:00Z">
        <w:r w:rsidR="004C6B75">
          <w:t xml:space="preserve">n. That is, the difference between the sizes is smaller when </w:t>
        </w:r>
      </w:ins>
      <w:ins w:id="90" w:author="Björn Jörges" w:date="2020-05-07T22:04:00Z">
        <w:r w:rsidR="004C6B75">
          <w:t xml:space="preserve">no </w:t>
        </w:r>
        <w:proofErr w:type="spellStart"/>
        <w:r w:rsidR="004C6B75">
          <w:t>airdrag</w:t>
        </w:r>
        <w:proofErr w:type="spellEnd"/>
        <w:r w:rsidR="004C6B75">
          <w:t xml:space="preserve"> was simulated.</w:t>
        </w:r>
      </w:ins>
      <w:ins w:id="91" w:author="Björn Jörges" w:date="2020-05-08T22:06:00Z">
        <w:r w:rsidR="004C2528">
          <w:t xml:space="preserve"> </w:t>
        </w:r>
      </w:ins>
      <w:ins w:id="92" w:author="Björn Jörges" w:date="2020-05-08T20:37:00Z">
        <w:r w:rsidR="0046135E">
          <w:t>Big</w:t>
        </w:r>
      </w:ins>
      <w:ins w:id="93" w:author="Björn Jörges" w:date="2020-05-08T20:36:00Z">
        <w:r w:rsidR="0046135E">
          <w:t xml:space="preserve"> targets were thus associated with an </w:t>
        </w:r>
      </w:ins>
      <w:ins w:id="94" w:author="Björn Jörges" w:date="2020-05-08T20:37:00Z">
        <w:r w:rsidR="0046135E">
          <w:t>over</w:t>
        </w:r>
      </w:ins>
      <w:ins w:id="95" w:author="Björn Jörges" w:date="2020-05-08T20:36:00Z">
        <w:r w:rsidR="0046135E">
          <w:t>shoot</w:t>
        </w:r>
      </w:ins>
      <w:ins w:id="96" w:author="Björn Jörges" w:date="2020-05-08T20:37:00Z">
        <w:r w:rsidR="0046135E">
          <w:t xml:space="preserve"> with regards to small targets</w:t>
        </w:r>
      </w:ins>
      <w:ins w:id="97" w:author="Björn Jörges" w:date="2020-05-08T20:38:00Z">
        <w:r w:rsidR="0046135E">
          <w:t xml:space="preserve"> for both </w:t>
        </w:r>
        <w:proofErr w:type="gramStart"/>
        <w:r w:rsidR="0046135E">
          <w:t>air</w:t>
        </w:r>
        <w:proofErr w:type="gramEnd"/>
        <w:r w:rsidR="0046135E">
          <w:t xml:space="preserve"> drag conditions, although less so for</w:t>
        </w:r>
      </w:ins>
      <w:ins w:id="98" w:author="Björn Jörges" w:date="2020-05-08T23:29:00Z">
        <w:r w:rsidR="00443E89">
          <w:t xml:space="preserve"> </w:t>
        </w:r>
      </w:ins>
      <w:ins w:id="99" w:author="Björn Jörges" w:date="2020-05-08T20:38:00Z">
        <w:r w:rsidR="0046135E">
          <w:t>“Air Drag: Absent”</w:t>
        </w:r>
        <w:r w:rsidR="006D1EA7">
          <w:t>.</w:t>
        </w:r>
      </w:ins>
      <w:ins w:id="100" w:author="Björn Jörges" w:date="2020-05-08T20:37:00Z">
        <w:r w:rsidR="0046135E">
          <w:t xml:space="preserve"> </w:t>
        </w:r>
      </w:ins>
      <w:del w:id="101" w:author="Björn Jörges" w:date="2020-05-07T02:03:00Z">
        <w:r w:rsidDel="00AF42C1">
          <w:delText>t</w:delText>
        </w:r>
      </w:del>
      <w:del w:id="102" w:author="Björn Jörges" w:date="2020-05-08T20:36:00Z">
        <w:r w:rsidDel="0046135E">
          <w:delText xml:space="preserve">he larger targets thus lead observers </w:delText>
        </w:r>
        <w:r w:rsidR="004A61C4" w:rsidDel="0046135E">
          <w:delText xml:space="preserve">to perceive a </w:delText>
        </w:r>
        <w:r w:rsidR="00512D64" w:rsidDel="0046135E">
          <w:delText xml:space="preserve">smaller undershoot </w:delText>
        </w:r>
        <w:r w:rsidDel="0046135E">
          <w:delText xml:space="preserve">than </w:delText>
        </w:r>
        <w:r w:rsidR="00512D64" w:rsidDel="0046135E">
          <w:delText xml:space="preserve">for </w:delText>
        </w:r>
        <w:r w:rsidDel="0046135E">
          <w:delText>smaller objects</w:delText>
        </w:r>
      </w:del>
      <w:r>
        <w:t>.</w:t>
      </w:r>
      <w:ins w:id="103" w:author="Björn Jörges" w:date="2020-05-07T01:40:00Z">
        <w:r w:rsidR="002142C8">
          <w:t xml:space="preserve"> Barring other effects,</w:t>
        </w:r>
      </w:ins>
      <w:r w:rsidR="00583567">
        <w:t xml:space="preserve"> </w:t>
      </w:r>
      <w:ins w:id="104" w:author="Björn Jörges" w:date="2020-05-07T01:40:00Z">
        <w:r w:rsidR="002142C8">
          <w:t>t</w:t>
        </w:r>
      </w:ins>
      <w:commentRangeStart w:id="105"/>
      <w:del w:id="106" w:author="Björn Jörges" w:date="2020-05-07T01:40:00Z">
        <w:r w:rsidR="00583567" w:rsidDel="002142C8">
          <w:delText>T</w:delText>
        </w:r>
      </w:del>
      <w:r w:rsidR="00583567">
        <w:t xml:space="preserve">his </w:t>
      </w:r>
      <w:del w:id="107" w:author="Björn Jörges" w:date="2020-05-07T01:40:00Z">
        <w:r w:rsidR="00583567" w:rsidDel="002142C8">
          <w:delText xml:space="preserve">is </w:delText>
        </w:r>
      </w:del>
      <w:ins w:id="108" w:author="Björn Jörges" w:date="2020-05-07T01:40:00Z">
        <w:r w:rsidR="002142C8">
          <w:t xml:space="preserve">would constitute </w:t>
        </w:r>
      </w:ins>
      <w:r w:rsidR="00583567">
        <w:t>evidence</w:t>
      </w:r>
      <w:r w:rsidR="00BA0BC7">
        <w:t xml:space="preserve"> that </w:t>
      </w:r>
      <w:del w:id="109" w:author="Björn Jörges" w:date="2020-05-07T01:59:00Z">
        <w:r w:rsidR="00BA0BC7" w:rsidDel="00341BDC">
          <w:delText xml:space="preserve">they </w:delText>
        </w:r>
      </w:del>
      <w:ins w:id="110" w:author="Björn Jörges" w:date="2020-05-07T01:59:00Z">
        <w:r w:rsidR="00341BDC">
          <w:t>participan</w:t>
        </w:r>
      </w:ins>
      <w:ins w:id="111" w:author="Björn Jörges" w:date="2020-05-07T02:00:00Z">
        <w:r w:rsidR="00341BDC">
          <w:t>ts</w:t>
        </w:r>
      </w:ins>
      <w:ins w:id="112" w:author="Björn Jörges" w:date="2020-05-07T01:59:00Z">
        <w:r w:rsidR="00341BDC">
          <w:t xml:space="preserve"> </w:t>
        </w:r>
      </w:ins>
      <w:r w:rsidR="00BA0BC7" w:rsidRPr="00F84F5C">
        <w:rPr>
          <w:i/>
          <w:iCs/>
        </w:rPr>
        <w:t>overestimate</w:t>
      </w:r>
      <w:r w:rsidR="00BA0BC7">
        <w:t xml:space="preserve"> the air drag</w:t>
      </w:r>
      <w:r w:rsidR="004052C0">
        <w:t xml:space="preserve"> acting upon the small targets</w:t>
      </w:r>
      <w:commentRangeEnd w:id="105"/>
      <w:r w:rsidR="00494A47">
        <w:rPr>
          <w:rStyle w:val="CommentReference"/>
        </w:rPr>
        <w:commentReference w:id="105"/>
      </w:r>
      <w:r w:rsidR="004052C0">
        <w:t xml:space="preserve">, while </w:t>
      </w:r>
      <w:r w:rsidR="004052C0" w:rsidRPr="00F84F5C">
        <w:rPr>
          <w:i/>
          <w:iCs/>
        </w:rPr>
        <w:t>underestimating</w:t>
      </w:r>
      <w:r w:rsidR="004052C0">
        <w:t xml:space="preserve"> the air drag acting upon the bigger targets</w:t>
      </w:r>
      <w:ins w:id="113" w:author="Björn Jörges" w:date="2020-05-08T22:07:00Z">
        <w:r w:rsidR="008029BE">
          <w:t>.</w:t>
        </w:r>
      </w:ins>
      <w:del w:id="114" w:author="Björn Jörges" w:date="2020-05-08T22:07:00Z">
        <w:r w:rsidR="00A72E30" w:rsidDel="008029BE">
          <w:delText>.</w:delText>
        </w:r>
      </w:del>
      <w:r w:rsidR="00A72E30">
        <w:t xml:space="preserve"> This is counter to our Hypothesis 2.</w:t>
      </w:r>
      <w:ins w:id="115" w:author="Björn Jörges" w:date="2020-05-08T23:15:00Z">
        <w:r w:rsidR="000E1078">
          <w:t xml:space="preserve"> This effect in the opposite direction may indicate that other effects are at work that mask potential effects of air</w:t>
        </w:r>
      </w:ins>
      <w:ins w:id="116" w:author="Björn Jörges" w:date="2020-05-08T23:54:00Z">
        <w:r w:rsidR="00513D5E">
          <w:t xml:space="preserve"> </w:t>
        </w:r>
      </w:ins>
      <w:ins w:id="117" w:author="Björn Jörges" w:date="2020-05-08T23:15:00Z">
        <w:r w:rsidR="000E1078">
          <w:t>drag,</w:t>
        </w:r>
      </w:ins>
      <w:ins w:id="118" w:author="Björn Jörges" w:date="2020-05-08T23:16:00Z">
        <w:r w:rsidR="000E1078">
          <w:t xml:space="preserve"> </w:t>
        </w:r>
        <w:proofErr w:type="spellStart"/>
        <w:r w:rsidR="000E1078">
          <w:t>e.g</w:t>
        </w:r>
        <w:proofErr w:type="spellEnd"/>
        <w:r w:rsidR="000E1078">
          <w:t>,</w:t>
        </w:r>
      </w:ins>
      <w:ins w:id="119" w:author="Björn Jörges" w:date="2020-05-08T23:17:00Z">
        <w:r w:rsidR="000E1078">
          <w:t xml:space="preserve"> </w:t>
        </w:r>
      </w:ins>
      <w:ins w:id="120" w:author="Björn Jörges" w:date="2020-05-08T23:55:00Z">
        <w:r w:rsidR="00513D5E">
          <w:t xml:space="preserve">biased </w:t>
        </w:r>
      </w:ins>
      <w:ins w:id="121" w:author="Björn Jörges" w:date="2020-05-08T23:17:00Z">
        <w:r w:rsidR="000E1078">
          <w:t>depth perception elicited by the differing target sizes.</w:t>
        </w:r>
      </w:ins>
      <w:ins w:id="122" w:author="Björn Jörges" w:date="2020-05-08T23:20:00Z">
        <w:r w:rsidR="00443E89">
          <w:t xml:space="preserve"> </w:t>
        </w:r>
      </w:ins>
      <w:del w:id="123" w:author="Björn Jörges" w:date="2020-05-08T22:07:00Z">
        <w:r w:rsidR="00A72E30" w:rsidDel="008029BE">
          <w:delText xml:space="preserve"> The regression coefficient for “Ball Site: 0.12 m” was about half of the physical differences between larger and smaller balls. That is, the effect could be explained by a full regression to the mean, i.e., participants used the same air drag model</w:delText>
        </w:r>
      </w:del>
      <w:del w:id="124" w:author="Björn Jörges" w:date="2020-05-07T02:00:00Z">
        <w:r w:rsidR="00A72E30" w:rsidDel="00341BDC">
          <w:delText>,</w:delText>
        </w:r>
      </w:del>
      <w:del w:id="125" w:author="Björn Jörges" w:date="2020-05-08T22:07:00Z">
        <w:r w:rsidR="00A72E30" w:rsidDel="008029BE">
          <w:delText xml:space="preserve"> independently of the object’s size. </w:delText>
        </w:r>
        <w:commentRangeStart w:id="126"/>
        <w:r w:rsidR="00A72E30" w:rsidDel="008029BE">
          <w:delText xml:space="preserve">We thus find no evidence that the observers adapt their air drag model according to </w:delText>
        </w:r>
        <w:r w:rsidR="00603584" w:rsidDel="008029BE">
          <w:delText>visual online information about the size of the ball</w:delText>
        </w:r>
        <w:commentRangeEnd w:id="126"/>
        <w:r w:rsidR="00494A47" w:rsidDel="008029BE">
          <w:rPr>
            <w:rStyle w:val="CommentReference"/>
          </w:rPr>
          <w:commentReference w:id="126"/>
        </w:r>
        <w:r w:rsidR="00603584" w:rsidDel="008029BE">
          <w:delText>.</w:delText>
        </w:r>
        <w:r w:rsidR="00A72E30" w:rsidDel="008029BE">
          <w:delText xml:space="preserve"> </w:delText>
        </w:r>
      </w:del>
      <w:commentRangeEnd w:id="77"/>
      <w:r w:rsidR="0004593D">
        <w:rPr>
          <w:rStyle w:val="CommentReference"/>
        </w:rPr>
        <w:commentReference w:id="77"/>
      </w:r>
    </w:p>
    <w:p w14:paraId="24E2260B" w14:textId="77777777" w:rsidR="007406AD" w:rsidRDefault="0094481C" w:rsidP="00603584">
      <w:pPr>
        <w:keepNext/>
        <w:jc w:val="both"/>
      </w:pPr>
      <w:r>
        <w:rPr>
          <w:noProof/>
        </w:rPr>
        <w:lastRenderedPageBreak/>
        <w:drawing>
          <wp:inline distT="0" distB="0" distL="0" distR="0" wp14:anchorId="4FA7B8E9" wp14:editId="5A812518">
            <wp:extent cx="5867400" cy="3911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868027" cy="3912018"/>
                    </a:xfrm>
                    <a:prstGeom prst="rect">
                      <a:avLst/>
                    </a:prstGeom>
                    <a:noFill/>
                    <a:ln>
                      <a:noFill/>
                    </a:ln>
                  </pic:spPr>
                </pic:pic>
              </a:graphicData>
            </a:graphic>
          </wp:inline>
        </w:drawing>
      </w:r>
    </w:p>
    <w:p w14:paraId="326240FB" w14:textId="3830ABC2" w:rsidR="0094481C" w:rsidRDefault="007406AD" w:rsidP="00603584">
      <w:pPr>
        <w:pStyle w:val="Caption"/>
        <w:jc w:val="both"/>
      </w:pPr>
      <w:bookmarkStart w:id="127" w:name="_Ref37723620"/>
      <w:r>
        <w:t xml:space="preserve">Figure </w:t>
      </w:r>
      <w:fldSimple w:instr=" SEQ Figure \* ARABIC ">
        <w:r w:rsidR="002E7542">
          <w:rPr>
            <w:noProof/>
          </w:rPr>
          <w:t>3</w:t>
        </w:r>
      </w:fldSimple>
      <w:bookmarkEnd w:id="127"/>
      <w:r>
        <w:t>: Distributions of error rations for targets of 0.033 m and 0.12 m diameter.</w:t>
      </w:r>
      <w:r w:rsidR="00C206C5">
        <w:t xml:space="preserve"> Each small transparent dot represents the error ratio of one trial and participant. The fat black dot is the median across all conditions and participant. The </w:t>
      </w:r>
      <w:r w:rsidR="00C120FE">
        <w:t xml:space="preserve">short </w:t>
      </w:r>
      <w:r w:rsidR="00C206C5">
        <w:t xml:space="preserve">solid </w:t>
      </w:r>
      <w:r w:rsidR="00C120FE">
        <w:t xml:space="preserve">horizontal </w:t>
      </w:r>
      <w:r w:rsidR="00C206C5">
        <w:t>lines represent the median performance for each participant.</w:t>
      </w:r>
      <w:r w:rsidR="00926303">
        <w:t xml:space="preserve"> The dotted line indicates a timing error ratio of 1, that is perfect accuracy.</w:t>
      </w:r>
      <w:r w:rsidR="00C064B6">
        <w:t xml:space="preserve"> In the insets, we display the mean error of each condition (dots); the error bars indicate +/- 1 standard error. A. Timing task. B. Spatial task.</w:t>
      </w:r>
    </w:p>
    <w:p w14:paraId="50A91BD2" w14:textId="4F562C2A" w:rsidR="00EE676B" w:rsidRDefault="00EE676B" w:rsidP="000E10F8"/>
    <w:p w14:paraId="37E9219F" w14:textId="63C5B390" w:rsidR="00603584" w:rsidRDefault="00603584" w:rsidP="00603584">
      <w:pPr>
        <w:pStyle w:val="Heading3"/>
      </w:pPr>
      <w:commentRangeStart w:id="128"/>
      <w:r>
        <w:t>Hypothesis 3: The influence of context information on motion extrapolation</w:t>
      </w:r>
    </w:p>
    <w:p w14:paraId="3D0BA839" w14:textId="5F5F0E19" w:rsidR="00066B47" w:rsidRDefault="00E77BC5" w:rsidP="000A2775">
      <w:pPr>
        <w:jc w:val="both"/>
      </w:pPr>
      <w:r>
        <w:t>While it is unlikely to find any effect of familiarity</w:t>
      </w:r>
      <w:r w:rsidR="00066B47">
        <w:t xml:space="preserve"> (Hypothesis</w:t>
      </w:r>
      <w:r w:rsidR="00BB7152">
        <w:t xml:space="preserve"> 3</w:t>
      </w:r>
      <w:r w:rsidR="00066B47">
        <w:t xml:space="preserve">) when we could not find an effect of size (Hypothesis 2), this failure to detect an effect </w:t>
      </w:r>
      <w:r w:rsidR="00BB7152">
        <w:t xml:space="preserve">of size </w:t>
      </w:r>
      <w:r w:rsidR="00066B47">
        <w:t xml:space="preserve">could be due to confounding factors. We therefore conduct the analysis planned for Hypothesis </w:t>
      </w:r>
      <w:proofErr w:type="gramStart"/>
      <w:r w:rsidR="00066B47">
        <w:t>3</w:t>
      </w:r>
      <w:proofErr w:type="gramEnd"/>
      <w:r w:rsidR="00066B47">
        <w:t xml:space="preserve"> nonetheless. As before, we use Linear Mixed Modelling. For each task, we compare a test model that includes “</w:t>
      </w:r>
      <w:r w:rsidR="00794692">
        <w:t xml:space="preserve">Ball </w:t>
      </w:r>
      <w:r w:rsidR="00066B47">
        <w:t>Size”</w:t>
      </w:r>
      <w:r w:rsidR="00794692">
        <w:t xml:space="preserve"> (as above)</w:t>
      </w:r>
      <w:r w:rsidR="00066B47">
        <w:t xml:space="preserve"> and “</w:t>
      </w:r>
      <w:r w:rsidR="00794692">
        <w:t>Texture</w:t>
      </w:r>
      <w:r w:rsidR="00066B47">
        <w:t>”</w:t>
      </w:r>
      <w:r w:rsidR="00794692">
        <w:t xml:space="preserve"> (a binary variable with the values “Basketball” and “Tennis ball”)</w:t>
      </w:r>
      <w:r w:rsidR="00066B47">
        <w:t xml:space="preserve"> and their interaction as fixed effects</w:t>
      </w:r>
      <w:ins w:id="129" w:author="Björn Jörges" w:date="2020-05-06T23:56:00Z">
        <w:r w:rsidR="001525FD">
          <w:t>.</w:t>
        </w:r>
      </w:ins>
      <w:del w:id="130" w:author="Björn Jörges" w:date="2020-05-06T23:56:00Z">
        <w:r w:rsidR="00066B47" w:rsidDel="001525FD">
          <w:delText>:</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6B47" w:rsidRPr="0095639F" w14:paraId="535E0454" w14:textId="77777777" w:rsidTr="00EA7B3C">
        <w:trPr>
          <w:trHeight w:val="376"/>
        </w:trPr>
        <w:tc>
          <w:tcPr>
            <w:tcW w:w="8314" w:type="dxa"/>
            <w:shd w:val="clear" w:color="auto" w:fill="FFFFFF" w:themeFill="background1"/>
            <w:vAlign w:val="center"/>
          </w:tcPr>
          <w:p w14:paraId="676D5332" w14:textId="52975918" w:rsidR="00066B47" w:rsidRPr="0095639F" w:rsidRDefault="006D1EA7"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1D9EB2" w14:textId="49C2278E" w:rsidR="00066B47" w:rsidRPr="0095639F" w:rsidRDefault="00066B47" w:rsidP="000A2775">
            <w:pPr>
              <w:pStyle w:val="MaterialsandMethodsText"/>
              <w:rPr>
                <w:sz w:val="20"/>
                <w:szCs w:val="20"/>
              </w:rPr>
            </w:pPr>
            <w:r w:rsidRPr="0095639F">
              <w:rPr>
                <w:sz w:val="20"/>
                <w:szCs w:val="20"/>
              </w:rPr>
              <w:t>[</w:t>
            </w:r>
            <w:r w:rsidR="00E21FD0">
              <w:rPr>
                <w:sz w:val="20"/>
                <w:szCs w:val="20"/>
              </w:rPr>
              <w:t>23</w:t>
            </w:r>
            <w:r w:rsidRPr="0095639F">
              <w:rPr>
                <w:sz w:val="20"/>
                <w:szCs w:val="20"/>
              </w:rPr>
              <w:t>]</w:t>
            </w:r>
          </w:p>
        </w:tc>
      </w:tr>
      <w:tr w:rsidR="00066B47" w:rsidRPr="0095639F" w14:paraId="6AE64299" w14:textId="77777777" w:rsidTr="00EA7B3C">
        <w:trPr>
          <w:trHeight w:val="376"/>
        </w:trPr>
        <w:tc>
          <w:tcPr>
            <w:tcW w:w="8314" w:type="dxa"/>
            <w:shd w:val="clear" w:color="auto" w:fill="FFFFFF" w:themeFill="background1"/>
            <w:vAlign w:val="center"/>
          </w:tcPr>
          <w:p w14:paraId="58D8F969" w14:textId="02EF9309" w:rsidR="00066B47" w:rsidRPr="0095639F" w:rsidRDefault="006D1EA7"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6E50465" w14:textId="7BA96AAA" w:rsidR="00066B47" w:rsidRPr="0095639F" w:rsidRDefault="00066B47" w:rsidP="000A2775">
            <w:pPr>
              <w:pStyle w:val="MaterialsandMethodsText"/>
              <w:rPr>
                <w:sz w:val="20"/>
                <w:szCs w:val="20"/>
              </w:rPr>
            </w:pPr>
            <w:r w:rsidRPr="0095639F">
              <w:rPr>
                <w:sz w:val="20"/>
                <w:szCs w:val="20"/>
              </w:rPr>
              <w:t>[</w:t>
            </w:r>
            <w:r w:rsidR="00E21FD0">
              <w:rPr>
                <w:sz w:val="20"/>
                <w:szCs w:val="20"/>
              </w:rPr>
              <w:t>24</w:t>
            </w:r>
            <w:r w:rsidRPr="0095639F">
              <w:rPr>
                <w:sz w:val="20"/>
                <w:szCs w:val="20"/>
              </w:rPr>
              <w:t>]</w:t>
            </w:r>
          </w:p>
        </w:tc>
      </w:tr>
    </w:tbl>
    <w:p w14:paraId="167E0F98" w14:textId="71FC58C0" w:rsidR="00066B47" w:rsidRDefault="00066B47" w:rsidP="000A2775">
      <w:pPr>
        <w:jc w:val="both"/>
      </w:pPr>
      <w:r>
        <w:t>to a null model that includes only the main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94692" w:rsidRPr="0095639F" w14:paraId="4A905D59" w14:textId="77777777" w:rsidTr="00EA7B3C">
        <w:trPr>
          <w:trHeight w:val="376"/>
        </w:trPr>
        <w:tc>
          <w:tcPr>
            <w:tcW w:w="8314" w:type="dxa"/>
            <w:shd w:val="clear" w:color="auto" w:fill="FFFFFF" w:themeFill="background1"/>
            <w:vAlign w:val="center"/>
          </w:tcPr>
          <w:p w14:paraId="1B2FD475" w14:textId="66A3BF77" w:rsidR="00794692" w:rsidRPr="0095639F" w:rsidRDefault="006D1EA7"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4F65E67" w14:textId="77A4FED1" w:rsidR="00794692" w:rsidRPr="0095639F" w:rsidRDefault="00794692" w:rsidP="000A2775">
            <w:pPr>
              <w:pStyle w:val="MaterialsandMethodsText"/>
              <w:rPr>
                <w:sz w:val="20"/>
                <w:szCs w:val="20"/>
              </w:rPr>
            </w:pPr>
            <w:r w:rsidRPr="0095639F">
              <w:rPr>
                <w:sz w:val="20"/>
                <w:szCs w:val="20"/>
              </w:rPr>
              <w:t>[</w:t>
            </w:r>
            <w:r w:rsidR="00E21FD0">
              <w:rPr>
                <w:sz w:val="20"/>
                <w:szCs w:val="20"/>
              </w:rPr>
              <w:t>25</w:t>
            </w:r>
            <w:r w:rsidRPr="0095639F">
              <w:rPr>
                <w:sz w:val="20"/>
                <w:szCs w:val="20"/>
              </w:rPr>
              <w:t>]</w:t>
            </w:r>
          </w:p>
        </w:tc>
      </w:tr>
      <w:tr w:rsidR="00794692" w:rsidRPr="0095639F" w14:paraId="5912176D" w14:textId="77777777" w:rsidTr="00EA7B3C">
        <w:trPr>
          <w:trHeight w:val="376"/>
        </w:trPr>
        <w:tc>
          <w:tcPr>
            <w:tcW w:w="8314" w:type="dxa"/>
            <w:shd w:val="clear" w:color="auto" w:fill="FFFFFF" w:themeFill="background1"/>
            <w:vAlign w:val="center"/>
          </w:tcPr>
          <w:p w14:paraId="1F5A078F" w14:textId="0BD5BCD9" w:rsidR="00794692" w:rsidRPr="0095639F" w:rsidRDefault="006D1EA7"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E0C5D3" w14:textId="1565FAF6" w:rsidR="00794692" w:rsidRPr="0095639F" w:rsidRDefault="00794692" w:rsidP="000A2775">
            <w:pPr>
              <w:pStyle w:val="MaterialsandMethodsText"/>
              <w:rPr>
                <w:sz w:val="20"/>
                <w:szCs w:val="20"/>
              </w:rPr>
            </w:pPr>
            <w:r w:rsidRPr="0095639F">
              <w:rPr>
                <w:sz w:val="20"/>
                <w:szCs w:val="20"/>
              </w:rPr>
              <w:t>[</w:t>
            </w:r>
            <w:r w:rsidR="00E21FD0">
              <w:rPr>
                <w:sz w:val="20"/>
                <w:szCs w:val="20"/>
              </w:rPr>
              <w:t>26</w:t>
            </w:r>
            <w:r w:rsidRPr="0095639F">
              <w:rPr>
                <w:sz w:val="20"/>
                <w:szCs w:val="20"/>
              </w:rPr>
              <w:t>]</w:t>
            </w:r>
          </w:p>
        </w:tc>
      </w:tr>
    </w:tbl>
    <w:p w14:paraId="68CAFC4E" w14:textId="62ABFA73" w:rsidR="004662F3" w:rsidRDefault="00122EC3" w:rsidP="000A2775">
      <w:pPr>
        <w:keepNext/>
        <w:jc w:val="both"/>
      </w:pPr>
      <w:r>
        <w:t>In line with the results for Hypothesis 2, we find that neither of the test models is significantly better than the respectiv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12; </m:t>
        </m:r>
      </m:oMath>
      <w:r>
        <w:rPr>
          <w:rFonts w:eastAsiaTheme="minorEastAsia"/>
        </w:rPr>
        <w:t xml:space="preserve"> </w:t>
      </w:r>
      <w:r>
        <w:t>p </w:t>
      </w:r>
      <w:r>
        <w:rPr>
          <w:lang w:val="en-CA"/>
        </w:rPr>
        <w:t xml:space="preserve">= 0.91 for the timing,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447;  </m:t>
        </m:r>
      </m:oMath>
      <w:r>
        <w:t>p </w:t>
      </w:r>
      <w:r>
        <w:rPr>
          <w:lang w:val="en-CA"/>
        </w:rPr>
        <w:t>= 0.50</w:t>
      </w:r>
      <w:r>
        <w:t xml:space="preserve"> for the </w:t>
      </w:r>
      <w:r>
        <w:lastRenderedPageBreak/>
        <w:t>spatial responses).</w:t>
      </w:r>
      <w:r w:rsidR="004662F3">
        <w:t xml:space="preserve"> In</w:t>
      </w:r>
      <w:r w:rsidR="002E7542">
        <w:t xml:space="preserve"> </w:t>
      </w:r>
      <w:r w:rsidR="004662F3">
        <w:fldChar w:fldCharType="begin"/>
      </w:r>
      <w:r w:rsidR="004662F3">
        <w:instrText xml:space="preserve"> REF _Ref37837345 \h </w:instrText>
      </w:r>
      <w:r w:rsidR="000A2775">
        <w:instrText xml:space="preserve"> \* MERGEFORMAT </w:instrText>
      </w:r>
      <w:r w:rsidR="004662F3">
        <w:fldChar w:fldCharType="separate"/>
      </w:r>
      <w:r w:rsidR="004662F3">
        <w:t xml:space="preserve">Figure </w:t>
      </w:r>
      <w:r w:rsidR="004662F3">
        <w:rPr>
          <w:noProof/>
        </w:rPr>
        <w:t>4</w:t>
      </w:r>
      <w:r w:rsidR="004662F3">
        <w:fldChar w:fldCharType="end"/>
      </w:r>
      <w:r w:rsidR="004662F3">
        <w:t xml:space="preserve">, we visualize the response distributions for each combination of target size </w:t>
      </w:r>
      <w:commentRangeEnd w:id="128"/>
      <w:r w:rsidR="009E4144">
        <w:rPr>
          <w:rStyle w:val="CommentReference"/>
        </w:rPr>
        <w:commentReference w:id="128"/>
      </w:r>
      <w:r w:rsidR="004662F3">
        <w:t xml:space="preserve">and </w:t>
      </w:r>
      <w:commentRangeStart w:id="131"/>
      <w:r w:rsidR="004662F3">
        <w:t>texture</w:t>
      </w:r>
      <w:commentRangeEnd w:id="131"/>
      <w:r w:rsidR="009E4144">
        <w:rPr>
          <w:rStyle w:val="CommentReference"/>
        </w:rPr>
        <w:commentReference w:id="131"/>
      </w:r>
      <w:r w:rsidR="004662F3">
        <w:t>.</w:t>
      </w:r>
    </w:p>
    <w:p w14:paraId="0B27AF25" w14:textId="183949A5" w:rsidR="002E7542" w:rsidRDefault="002E7542" w:rsidP="002E7542">
      <w:pPr>
        <w:keepNext/>
      </w:pPr>
      <w:r>
        <w:rPr>
          <w:noProof/>
        </w:rPr>
        <w:drawing>
          <wp:inline distT="0" distB="0" distL="0" distR="0" wp14:anchorId="39730F40" wp14:editId="27BB3709">
            <wp:extent cx="5929312" cy="395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4598E8AE" w14:textId="756DADF4" w:rsidR="0069651A" w:rsidRDefault="002E7542" w:rsidP="00E35B02">
      <w:pPr>
        <w:pStyle w:val="Caption"/>
        <w:jc w:val="both"/>
      </w:pPr>
      <w:bookmarkStart w:id="132" w:name="_Ref37837345"/>
      <w:r>
        <w:t xml:space="preserve">Figure </w:t>
      </w:r>
      <w:fldSimple w:instr=" SEQ Figure \* ARABIC ">
        <w:r>
          <w:rPr>
            <w:noProof/>
          </w:rPr>
          <w:t>4</w:t>
        </w:r>
      </w:fldSimple>
      <w:bookmarkEnd w:id="132"/>
      <w:r>
        <w:t xml:space="preserve">: Distributions of error rations for with different combinations of size and texture. “Basket, Congruent” </w:t>
      </w:r>
      <w:r w:rsidR="00E37F85">
        <w:t xml:space="preserve">identifies </w:t>
      </w:r>
      <w:r>
        <w:t xml:space="preserve">targets with basketball size and basketball texture. “Basket, Incongruent” denotes targets with basketball size and tennis ball texture. “Tennis, Congruent” indicates targets with tennis ball size and tennis ball texture, and “Tennis, Incongruent” refers to targets with tennis ball size and basketball texture. Each small transparent dot represents the error ratio of one trial and participant. The fat black dot is the median across all conditions and participant. The short solid horizontal lines represent the median performance for each participant. The dotted line indicates a timing error ratio of 1, that is perfect accuracy. In the insets, we display the mean error of each condition (dots); the error bars indicate +/- 1 standard error. </w:t>
      </w:r>
      <w:r w:rsidRPr="004662F3">
        <w:rPr>
          <w:b/>
          <w:bCs/>
        </w:rPr>
        <w:t>A</w:t>
      </w:r>
      <w:r>
        <w:t xml:space="preserve">. Timing task. </w:t>
      </w:r>
      <w:r w:rsidRPr="004662F3">
        <w:rPr>
          <w:b/>
          <w:bCs/>
        </w:rPr>
        <w:t>B</w:t>
      </w:r>
      <w:r>
        <w:t>. Spatial task.</w:t>
      </w:r>
    </w:p>
    <w:p w14:paraId="54BBD4E7" w14:textId="44E3814D" w:rsidR="002E7542" w:rsidRDefault="002E7542" w:rsidP="001B5DC4"/>
    <w:p w14:paraId="0E26BABC" w14:textId="0CA9AC02" w:rsidR="00F66F41" w:rsidRDefault="00F66F41" w:rsidP="002F0A4C">
      <w:pPr>
        <w:pStyle w:val="Heading1"/>
      </w:pPr>
      <w:r>
        <w:t>Discussion</w:t>
      </w:r>
    </w:p>
    <w:p w14:paraId="3A8CBED7" w14:textId="7E35F4BE" w:rsidR="00F66F41" w:rsidRDefault="00A51228" w:rsidP="00B22037">
      <w:pPr>
        <w:jc w:val="both"/>
      </w:pPr>
      <w:r>
        <w:t xml:space="preserve">This study set out to study whether </w:t>
      </w:r>
      <w:r w:rsidR="00E14AA4">
        <w:t xml:space="preserve">air drag is among the physical </w:t>
      </w:r>
      <w:proofErr w:type="gramStart"/>
      <w:r w:rsidR="00E14AA4">
        <w:t>properties</w:t>
      </w:r>
      <w:proofErr w:type="gramEnd"/>
      <w:r w:rsidR="00E14AA4">
        <w:t xml:space="preserve"> humans represent about the world. Our study supports this hypothesis to some extent: our data support strongly </w:t>
      </w:r>
      <w:r w:rsidR="00690FD5">
        <w:t xml:space="preserve">the hypothesis </w:t>
      </w:r>
      <w:r w:rsidR="00E14AA4">
        <w:t xml:space="preserve">that humans do not switch between an air drag and no air drag model according to the motion they observed. Anecdotally, our participants did not consciously notice any difference between </w:t>
      </w:r>
      <w:r w:rsidR="00395EC1">
        <w:t>“</w:t>
      </w:r>
      <w:r w:rsidR="00E14AA4">
        <w:t>Air Drag: Present</w:t>
      </w:r>
      <w:r w:rsidR="00395EC1">
        <w:t>”</w:t>
      </w:r>
      <w:r w:rsidR="00E14AA4">
        <w:t xml:space="preserve"> and </w:t>
      </w:r>
      <w:r w:rsidR="00395EC1">
        <w:t>“</w:t>
      </w:r>
      <w:r w:rsidR="00E14AA4">
        <w:t>Air Drag: Absent</w:t>
      </w:r>
      <w:r w:rsidR="00395EC1">
        <w:t>”</w:t>
      </w:r>
      <w:r w:rsidR="00E14AA4">
        <w:t xml:space="preserve">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 xml:space="preserve">(Jörges &amp; López-Moliner, 2017; Zago, McIntyre, Senot, &amp; </w:t>
      </w:r>
      <w:r w:rsidR="00690FD5" w:rsidRPr="00690FD5">
        <w:rPr>
          <w:noProof/>
        </w:rPr>
        <w:lastRenderedPageBreak/>
        <w:t>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w:t>
      </w:r>
    </w:p>
    <w:p w14:paraId="624F1865" w14:textId="6CDB47C2" w:rsidR="001E794D"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w:t>
      </w:r>
      <w:proofErr w:type="gramStart"/>
      <w:r>
        <w:t>models</w:t>
      </w:r>
      <w:proofErr w:type="gramEnd"/>
      <w:r>
        <w:t xml:space="preserve"> humans use. While our timing task </w:t>
      </w:r>
      <w:r w:rsidR="00956E54">
        <w:t xml:space="preserve">provides no evidence for a higher accuracy in either of the two conditions, </w:t>
      </w:r>
      <w:r>
        <w:t xml:space="preserve">there is moderate-to-strong evidence that behavior in the spatial task is more accurate for the </w:t>
      </w:r>
      <w:r w:rsidR="00593F18">
        <w:t>“</w:t>
      </w:r>
      <w:r>
        <w:t>Air Drag: Present</w:t>
      </w:r>
      <w:r w:rsidR="00593F18">
        <w:t>”</w:t>
      </w:r>
      <w:r>
        <w:t xml:space="preserve"> condition</w:t>
      </w:r>
      <w:r w:rsidR="002F0A4C">
        <w:t xml:space="preserve">. </w:t>
      </w:r>
      <w:r w:rsidR="002F0A4C">
        <w:rPr>
          <w:lang w:val="en-GB"/>
        </w:rPr>
        <w:t>How can we make sense of this discrepancy between the temporal and the spatial domains</w:t>
      </w:r>
      <w:commentRangeStart w:id="133"/>
      <w:r w:rsidR="00B91A13" w:rsidRPr="00A84BFB">
        <w:rPr>
          <w:lang w:val="en-GB"/>
        </w:rPr>
        <w:t>? Air resistance is a force acting opposite to the velocity vector of the ball.</w:t>
      </w:r>
      <w:r w:rsidR="00967DBD">
        <w:rPr>
          <w:lang w:val="en-GB"/>
        </w:rPr>
        <w:t xml:space="preserve"> As such, it impacts the timing and the spatial task different.</w:t>
      </w:r>
      <w:r w:rsidR="00B91A13" w:rsidRPr="00A84BFB">
        <w:rPr>
          <w:lang w:val="en-GB"/>
        </w:rPr>
        <w:t xml:space="preserve"> </w:t>
      </w:r>
      <w:r w:rsidR="00967DBD">
        <w:rPr>
          <w:lang w:val="en-GB"/>
        </w:rPr>
        <w:t xml:space="preserve">With regards to the vertical velocity component, which is responsible for the time-to-contact, </w:t>
      </w:r>
      <w:r w:rsidR="00B91A13" w:rsidRPr="005663F8">
        <w:t>the effect of the air resistance has a negative sign</w:t>
      </w:r>
      <w:r w:rsidR="00967DBD">
        <w:rPr>
          <w:lang w:val="en-GB"/>
        </w:rPr>
        <w:t xml:space="preserve"> d</w:t>
      </w:r>
      <w:r w:rsidR="00967DBD" w:rsidRPr="0096388A">
        <w:rPr>
          <w:lang w:val="en-GB"/>
        </w:rPr>
        <w:t>uring the first part of the trajectory</w:t>
      </w:r>
      <w:r w:rsidR="00967DBD">
        <w:rPr>
          <w:lang w:val="en-GB"/>
        </w:rPr>
        <w:t>;</w:t>
      </w:r>
      <w:r w:rsidR="00B91A13" w:rsidRPr="005663F8">
        <w:t xml:space="preserve"> however, during the second part of the trajectory the air resistance has a positive sign. Thus, even if the total balance of the effect is negative, the total effect on the vertical speed is compensated between both parts of the trajectory being too low to be effectively perceived. But what about horizontal speed? In addition to</w:t>
      </w:r>
      <w:r w:rsidR="00967DBD">
        <w:rPr>
          <w:lang w:val="en-GB"/>
        </w:rPr>
        <w:t xml:space="preserve"> a</w:t>
      </w:r>
      <w:r w:rsidR="00B91A13" w:rsidRPr="005663F8">
        <w:t xml:space="preserve"> reduced flight time, the horizontal velocity is consistently affected </w:t>
      </w:r>
      <w:r w:rsidR="00967DBD" w:rsidRPr="0096388A">
        <w:rPr>
          <w:lang w:val="en-GB"/>
        </w:rPr>
        <w:t xml:space="preserve">negatively </w:t>
      </w:r>
      <w:r w:rsidR="00B91A13" w:rsidRPr="005663F8">
        <w:t xml:space="preserve">by air resistance throughout the trajectory.  </w:t>
      </w:r>
      <w:r w:rsidR="00645F99">
        <w:t>Therefore</w:t>
      </w:r>
      <w:r w:rsidR="00B91A13" w:rsidRPr="005663F8">
        <w:t>, the effect in the spatial domain is amplified</w:t>
      </w:r>
      <w:r w:rsidR="00162546">
        <w:t xml:space="preserve"> </w:t>
      </w:r>
      <w:r w:rsidR="00162546">
        <w:fldChar w:fldCharType="begin" w:fldLock="1"/>
      </w:r>
      <w:r w:rsidR="00162546">
        <w:instrText>ADDIN CSL_CITATION {"citationItems":[{"id":"ITEM-1","itemData":{"DOI":"10.1119/1.14350","author":[{"dropping-particle":"","family":"Brancazio","given":"Peter J","non-dropping-particle":"","parse-names":false,"suffix":""}],"container-title":"American Journal of Physics","id":"ITEM-1","issue":"53","issued":{"date-parts":[["1985"]]},"title":"Looking into Chapman’s homer : The physics of judging a fly ball","type":"article-journal","volume":"849"},"uris":["http://www.mendeley.com/documents/?uuid=fc196281-6ab5-410e-84ee-d7d2e42be864"]}],"mendeley":{"formattedCitation":"(Brancazio, 1985)","plainTextFormattedCitation":"(Brancazio, 1985)"},"properties":{"noteIndex":0},"schema":"https://github.com/citation-style-language/schema/raw/master/csl-citation.json"}</w:instrText>
      </w:r>
      <w:r w:rsidR="00162546">
        <w:fldChar w:fldCharType="separate"/>
      </w:r>
      <w:r w:rsidR="00162546" w:rsidRPr="00162546">
        <w:rPr>
          <w:noProof/>
        </w:rPr>
        <w:t>(Brancazio, 1985)</w:t>
      </w:r>
      <w:r w:rsidR="00162546">
        <w:fldChar w:fldCharType="end"/>
      </w:r>
      <w:r w:rsidR="00B91A13" w:rsidRPr="00A84BFB">
        <w:rPr>
          <w:lang w:val="en-GB"/>
        </w:rPr>
        <w:t>.</w:t>
      </w:r>
      <w:r w:rsidR="00A8343D">
        <w:rPr>
          <w:lang w:val="en-GB"/>
        </w:rPr>
        <w:t xml:space="preserve"> Overall, the spatial task </w:t>
      </w:r>
      <w:r w:rsidR="00645F99">
        <w:rPr>
          <w:lang w:val="en-GB"/>
        </w:rPr>
        <w:t xml:space="preserve">thus </w:t>
      </w:r>
      <w:r w:rsidR="00A8343D">
        <w:rPr>
          <w:lang w:val="en-GB"/>
        </w:rPr>
        <w:t>provides the more sensitive test for Hypothesis</w:t>
      </w:r>
      <w:r w:rsidR="00162546">
        <w:rPr>
          <w:lang w:val="en-GB"/>
        </w:rPr>
        <w:t> </w:t>
      </w:r>
      <w:r w:rsidR="00A8343D">
        <w:rPr>
          <w:lang w:val="en-GB"/>
        </w:rPr>
        <w:t>1.</w:t>
      </w:r>
    </w:p>
    <w:p w14:paraId="025F620B" w14:textId="7AD87C20" w:rsidR="00F51F26" w:rsidRDefault="00F51F26" w:rsidP="00B22037">
      <w:pPr>
        <w:jc w:val="both"/>
      </w:pPr>
      <w:r>
        <w:t>Regarding Hypothesis 2, we could not find evidence that our participants took the different object sizes into account to extrapolate motion accordingly. While responses were equally accurate for both small and large targets in the timing task, which could lend some support to our hypothesis, the temporal differences between trajectories were too small to expect large effects. In the spatial task, where differences are more pronounce, we did find an overshoot for larger targets with regards to smaller targets. This overshoot was about half the physical mean differences in the displayed motion, indicating that participants may have used the same air drag model for both target sizes instead of switching between size-appropriate models for each.</w:t>
      </w:r>
      <w:r w:rsidR="00205DB3">
        <w:t xml:space="preserve"> Since Hypothesis 2 was not supported by the data, </w:t>
      </w:r>
      <w:r w:rsidR="000A2775">
        <w:t>it was quite unlikely to find any evidence for Hypothesis 3, and our analysis confirmed, indeed, that there was no interaction between ball size and texture</w:t>
      </w:r>
      <w:r w:rsidR="00EE7E82">
        <w:t>.</w:t>
      </w:r>
      <w:commentRangeEnd w:id="133"/>
      <w:r w:rsidR="002F0A4C">
        <w:rPr>
          <w:rStyle w:val="CommentReference"/>
        </w:rPr>
        <w:commentReference w:id="133"/>
      </w:r>
    </w:p>
    <w:p w14:paraId="3C2412AB" w14:textId="739BBCB9" w:rsidR="00255627" w:rsidRDefault="00BE7983" w:rsidP="00B22037">
      <w:pPr>
        <w:jc w:val="both"/>
      </w:pPr>
      <w:r>
        <w:t xml:space="preserve">It </w:t>
      </w:r>
      <w:proofErr w:type="gramStart"/>
      <w:r>
        <w:t>has to</w:t>
      </w:r>
      <w:proofErr w:type="gramEnd"/>
      <w:r>
        <w:t xml:space="preserve"> be noted that, especially in virtual reality, it is hard to eliminate biases </w:t>
      </w:r>
      <w:r w:rsidR="000A2775">
        <w:t xml:space="preserve">introduced by the </w:t>
      </w:r>
      <w:r w:rsidR="00F11E4B">
        <w:t xml:space="preserve">not quite ecological </w:t>
      </w:r>
      <w:r w:rsidR="000A2775">
        <w:t xml:space="preserve">mode of </w:t>
      </w:r>
      <w:r w:rsidR="00F11E4B">
        <w:t>presentatio</w:t>
      </w:r>
      <w:r w:rsidR="000A2775">
        <w:t>n</w:t>
      </w:r>
      <w:r>
        <w:t xml:space="preserve">.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5445C6">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w:t>
      </w:r>
      <w:r w:rsidR="00F72B6A">
        <w:t xml:space="preserve"> </w:t>
      </w:r>
      <w:commentRangeStart w:id="134"/>
      <w:r w:rsidR="00F72B6A">
        <w:t>The temporal responses in this experiment are highly accurate</w:t>
      </w:r>
      <w:r w:rsidR="00E042EC">
        <w:t>;</w:t>
      </w:r>
      <w:r w:rsidR="00F72B6A">
        <w:t xml:space="preserve"> however, there is a consistent undershoot for the spatial responses</w:t>
      </w:r>
      <w:r w:rsidR="00534A34">
        <w:t xml:space="preserve"> by about 10% of the extrapolated distances. It stands to reason that the well-known underestimation of depth compression plays some role in this bias: If participants perceive the targets to be closer than they actually are, the same visual angle between target and table corresponds to a lower physical distance, both vertically and horizontally. While the same bias could lead to a misperception of the observed velocities, this should cancel out with biases of estimated distance. However, the gravity </w:t>
      </w:r>
      <w:r w:rsidR="00534A34">
        <w:lastRenderedPageBreak/>
        <w:t xml:space="preserve">component of the motion should be more robust. A smaller physical distance paired with the same gravity value would thus lead to the object being perceived to return faster to its initial height than it </w:t>
      </w:r>
      <w:proofErr w:type="gramStart"/>
      <w:r w:rsidR="00534A34">
        <w:t>actually does</w:t>
      </w:r>
      <w:proofErr w:type="gramEnd"/>
      <w:r w:rsidR="00534A34">
        <w:t>, leading to an undershoot in the spatial responses. However, this would also lead to a temporal underestimation of the time-to-contact, and too early responses in the timing task, which we do not observe in our data.</w:t>
      </w:r>
      <w:r w:rsidR="00E042EC">
        <w:t xml:space="preserve"> </w:t>
      </w:r>
      <w:commentRangeEnd w:id="134"/>
      <w:r w:rsidR="002F0A4C">
        <w:rPr>
          <w:rStyle w:val="CommentReference"/>
        </w:rPr>
        <w:commentReference w:id="134"/>
      </w:r>
    </w:p>
    <w:p w14:paraId="3E096A6A" w14:textId="77777777" w:rsidR="009B5E1D" w:rsidRPr="005B244E" w:rsidRDefault="009B5E1D" w:rsidP="00B22037">
      <w:pPr>
        <w:jc w:val="both"/>
      </w:pPr>
    </w:p>
    <w:p w14:paraId="7A846BF8" w14:textId="500D2F7A" w:rsidR="003D6303" w:rsidRDefault="00470041" w:rsidP="00470041">
      <w:pPr>
        <w:pStyle w:val="Heading1"/>
      </w:pPr>
      <w:r>
        <w:t>Conclusions, Limitations &amp; Future Research</w:t>
      </w:r>
    </w:p>
    <w:p w14:paraId="41129AAC" w14:textId="10FE847C" w:rsidR="00470041" w:rsidRDefault="00470041" w:rsidP="00470041">
      <w:pPr>
        <w:jc w:val="both"/>
      </w:pPr>
      <w:commentRangeStart w:id="135"/>
      <w:r>
        <w:t>In this paper, we set up to investigate whether the human brain represents air drag like other physical properties of our environment. We found evidence that lends some support to this idea. Furthermore, we hypothesized that</w:t>
      </w:r>
      <w:r w:rsidR="005B244E">
        <w:t xml:space="preserve"> humans might adapt their air drag-related expectations according to the physical properties of the target. We found no evidence to support this claim.</w:t>
      </w:r>
    </w:p>
    <w:p w14:paraId="1890B83E" w14:textId="78021D97" w:rsidR="00555821" w:rsidRDefault="00470041" w:rsidP="00470041">
      <w:pPr>
        <w:jc w:val="both"/>
      </w:pPr>
      <w:r>
        <w:t xml:space="preserve">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w:t>
      </w:r>
      <w:r w:rsidR="002F5AA3">
        <w:t>“</w:t>
      </w:r>
      <w:r>
        <w:t>Air</w:t>
      </w:r>
      <w:r w:rsidR="002F5AA3">
        <w:t xml:space="preserve"> D</w:t>
      </w:r>
      <w:r>
        <w:t>rag: Present</w:t>
      </w:r>
      <w:r w:rsidR="002F5AA3">
        <w:t>”</w:t>
      </w:r>
      <w:r>
        <w:t xml:space="preserve"> or </w:t>
      </w:r>
      <w:r w:rsidR="002F5AA3">
        <w:t>“</w:t>
      </w:r>
      <w:r>
        <w:t>Air</w:t>
      </w:r>
      <w:r w:rsidR="002F5AA3">
        <w:t xml:space="preserve"> D</w:t>
      </w:r>
      <w:r>
        <w:t>rag: Absent</w:t>
      </w:r>
      <w:r w:rsidR="002F5AA3">
        <w:t>”</w:t>
      </w:r>
      <w:r>
        <w:t xml:space="preserve"> trials being </w:t>
      </w:r>
      <w:r w:rsidR="005B244E">
        <w:t>centered around perfect accuracy</w:t>
      </w:r>
      <w:r>
        <w:t>. This is the case for the timing task</w:t>
      </w:r>
      <w:r w:rsidR="005B244E">
        <w:t xml:space="preserve">, but effects are not easily detectable in this condition. For the </w:t>
      </w:r>
      <w:r>
        <w:t>spatial task</w:t>
      </w:r>
      <w:r w:rsidR="005B244E">
        <w:t>, this condition was given marginally</w:t>
      </w:r>
      <w:r w:rsidR="00DD2998">
        <w:t>.</w:t>
      </w:r>
      <w:r>
        <w:t xml:space="preserve"> Therefore, the present results support our first hypothesis only to a moderate extent.</w:t>
      </w:r>
      <w:r w:rsidR="00555821">
        <w:t xml:space="preserve"> A further limitation is </w:t>
      </w:r>
      <w:r w:rsidR="005B244E">
        <w:t xml:space="preserve">certainly that we did not find effects of target size, i.e., participants seemed to expect the same air drag forces regardless of the size of the target. We </w:t>
      </w:r>
      <w:proofErr w:type="spellStart"/>
      <w:r w:rsidR="005B244E">
        <w:t>can not</w:t>
      </w:r>
      <w:proofErr w:type="spellEnd"/>
      <w:r w:rsidR="005B244E">
        <w:t xml:space="preserve"> say with certainty whether this occurs equally in real </w:t>
      </w:r>
      <w:r w:rsidR="00DD2998">
        <w:t>life or</w:t>
      </w:r>
      <w:r w:rsidR="005B244E">
        <w:t xml:space="preserve"> is an artifact of presentation in virtual reality. </w:t>
      </w:r>
      <w:r w:rsidR="006A5074">
        <w:t xml:space="preserve">Finally, the failure to demonstrate an effect of target size precluded us from </w:t>
      </w:r>
      <w:r w:rsidR="00A530B9">
        <w:t xml:space="preserve">duly </w:t>
      </w:r>
      <w:r w:rsidR="006A5074">
        <w:t xml:space="preserve">testing Hypothesis 3 about the interplay of prior knowledge of the object and online visual information about its size. </w:t>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commentRangeEnd w:id="135"/>
      <w:r w:rsidR="002F0A4C">
        <w:rPr>
          <w:rStyle w:val="CommentReference"/>
        </w:rPr>
        <w:commentReference w:id="135"/>
      </w:r>
    </w:p>
    <w:p w14:paraId="6F33B032" w14:textId="1D12988E" w:rsidR="00143A8E" w:rsidRDefault="00143A8E" w:rsidP="003F4A3B">
      <w:pPr>
        <w:jc w:val="both"/>
      </w:pPr>
    </w:p>
    <w:p w14:paraId="6D7336A8" w14:textId="55C06D0E" w:rsidR="003672A6" w:rsidRDefault="00C62312" w:rsidP="00C62312">
      <w:pPr>
        <w:pStyle w:val="Heading2"/>
      </w:pPr>
      <w:r>
        <w:t xml:space="preserve">Author </w:t>
      </w:r>
      <w:r w:rsidR="003672A6">
        <w:t>Contributions</w:t>
      </w:r>
    </w:p>
    <w:p w14:paraId="3561882E" w14:textId="3B6C420C" w:rsidR="003672A6" w:rsidRDefault="003672A6" w:rsidP="003F4A3B">
      <w:pPr>
        <w:jc w:val="both"/>
      </w:pPr>
      <w:r>
        <w:t>BA, BJ and JLM conceptualized the study in a joined effort. BA programmed the stimuli and tested participants. BA and BJ analyzed the results together. BJ wrote the manuscript with input from BA and JLM. JLM provided guidance at every step of the project.</w:t>
      </w:r>
    </w:p>
    <w:p w14:paraId="432E9795" w14:textId="77777777" w:rsidR="003672A6" w:rsidRDefault="003672A6" w:rsidP="003F4A3B">
      <w:pPr>
        <w:jc w:val="both"/>
      </w:pPr>
    </w:p>
    <w:p w14:paraId="5F56A575" w14:textId="7C524C11" w:rsidR="003672A6" w:rsidRDefault="00C62312" w:rsidP="00C62312">
      <w:pPr>
        <w:pStyle w:val="Heading2"/>
      </w:pPr>
      <w:r>
        <w:t>Acknowledgements</w:t>
      </w:r>
    </w:p>
    <w:p w14:paraId="04438FF8" w14:textId="53533F2A" w:rsidR="003672A6" w:rsidRDefault="00091DE0" w:rsidP="003F4A3B">
      <w:pPr>
        <w:jc w:val="both"/>
      </w:pPr>
      <w:r w:rsidRPr="00091DE0">
        <w:t xml:space="preserve">BA was supported by the fellowship FPU17/01248 from </w:t>
      </w:r>
      <w:proofErr w:type="spellStart"/>
      <w:r w:rsidRPr="00091DE0">
        <w:t>Ministerio</w:t>
      </w:r>
      <w:proofErr w:type="spellEnd"/>
      <w:r w:rsidRPr="00091DE0">
        <w:t xml:space="preserve"> de </w:t>
      </w:r>
      <w:proofErr w:type="spellStart"/>
      <w:r w:rsidRPr="00091DE0">
        <w:t>Educación</w:t>
      </w:r>
      <w:proofErr w:type="spellEnd"/>
      <w:r w:rsidRPr="00091DE0">
        <w:t xml:space="preserve"> y </w:t>
      </w:r>
      <w:proofErr w:type="spellStart"/>
      <w:r w:rsidRPr="00091DE0">
        <w:t>Formación</w:t>
      </w:r>
      <w:proofErr w:type="spellEnd"/>
      <w:r>
        <w:t xml:space="preserve"> </w:t>
      </w:r>
      <w:proofErr w:type="spellStart"/>
      <w:r w:rsidRPr="00091DE0">
        <w:t>Profesional</w:t>
      </w:r>
      <w:proofErr w:type="spellEnd"/>
      <w:r w:rsidRPr="00091DE0">
        <w:t xml:space="preserve"> of the Spanish government. </w:t>
      </w:r>
      <w:r w:rsidR="003672A6">
        <w:t>BJ was funded by the Canadian Space Agency (</w:t>
      </w:r>
      <w:commentRangeStart w:id="136"/>
      <w:r w:rsidR="003672A6">
        <w:t>CSA</w:t>
      </w:r>
      <w:commentRangeEnd w:id="136"/>
      <w:r w:rsidR="00C62312" w:rsidRPr="00091DE0">
        <w:commentReference w:id="136"/>
      </w:r>
      <w:r w:rsidR="003672A6">
        <w:t>).</w:t>
      </w:r>
    </w:p>
    <w:p w14:paraId="437215E7" w14:textId="77777777" w:rsidR="003672A6" w:rsidRPr="0030022A" w:rsidRDefault="003672A6" w:rsidP="003F4A3B">
      <w:pPr>
        <w:jc w:val="both"/>
      </w:pPr>
    </w:p>
    <w:p w14:paraId="441965A8" w14:textId="2A778521" w:rsidR="00143A8E" w:rsidRDefault="00143A8E" w:rsidP="00143A8E">
      <w:pPr>
        <w:pStyle w:val="Heading2"/>
      </w:pPr>
      <w:r w:rsidRPr="00EB03CA">
        <w:lastRenderedPageBreak/>
        <w:t>References</w:t>
      </w:r>
    </w:p>
    <w:p w14:paraId="3B331B61" w14:textId="114F3846" w:rsidR="00162546" w:rsidRPr="00162546" w:rsidRDefault="00410C3D" w:rsidP="0016254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62546" w:rsidRPr="00162546">
        <w:rPr>
          <w:rFonts w:ascii="Calibri" w:hAnsi="Calibri" w:cs="Calibri"/>
          <w:noProof/>
          <w:szCs w:val="24"/>
        </w:rPr>
        <w:t xml:space="preserve">Adams, W. J., Graf, E. W., &amp; Ernst, M. O. (2004). Experience can change the “light-from-above” prior. </w:t>
      </w:r>
      <w:r w:rsidR="00162546" w:rsidRPr="00162546">
        <w:rPr>
          <w:rFonts w:ascii="Calibri" w:hAnsi="Calibri" w:cs="Calibri"/>
          <w:i/>
          <w:iCs/>
          <w:noProof/>
          <w:szCs w:val="24"/>
        </w:rPr>
        <w:t>Nature Neuroscience</w:t>
      </w:r>
      <w:r w:rsidR="00162546" w:rsidRPr="00162546">
        <w:rPr>
          <w:rFonts w:ascii="Calibri" w:hAnsi="Calibri" w:cs="Calibri"/>
          <w:noProof/>
          <w:szCs w:val="24"/>
        </w:rPr>
        <w:t xml:space="preserve">, </w:t>
      </w:r>
      <w:r w:rsidR="00162546" w:rsidRPr="00162546">
        <w:rPr>
          <w:rFonts w:ascii="Calibri" w:hAnsi="Calibri" w:cs="Calibri"/>
          <w:i/>
          <w:iCs/>
          <w:noProof/>
          <w:szCs w:val="24"/>
        </w:rPr>
        <w:t>7</w:t>
      </w:r>
      <w:r w:rsidR="00162546" w:rsidRPr="00162546">
        <w:rPr>
          <w:rFonts w:ascii="Calibri" w:hAnsi="Calibri" w:cs="Calibri"/>
          <w:noProof/>
          <w:szCs w:val="24"/>
        </w:rPr>
        <w:t>(10), 1057–1058. https://doi.org/10.1038/nn1312</w:t>
      </w:r>
    </w:p>
    <w:p w14:paraId="32AE257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137" w:author="Björn Jörges" w:date="2020-05-06T23:26:00Z">
            <w:rPr>
              <w:rFonts w:ascii="Calibri" w:hAnsi="Calibri" w:cs="Calibri"/>
              <w:noProof/>
              <w:szCs w:val="24"/>
            </w:rPr>
          </w:rPrChange>
        </w:rPr>
        <w:t xml:space="preserve">Bates, D., Mächler, M., Bolker, B. M., &amp; Walker, S. C. (2015). </w:t>
      </w:r>
      <w:r w:rsidRPr="00162546">
        <w:rPr>
          <w:rFonts w:ascii="Calibri" w:hAnsi="Calibri" w:cs="Calibri"/>
          <w:noProof/>
          <w:szCs w:val="24"/>
        </w:rPr>
        <w:t xml:space="preserve">Fitting linear mixed-effects models using lme4. </w:t>
      </w:r>
      <w:r w:rsidRPr="00162546">
        <w:rPr>
          <w:rFonts w:ascii="Calibri" w:hAnsi="Calibri" w:cs="Calibri"/>
          <w:i/>
          <w:iCs/>
          <w:noProof/>
          <w:szCs w:val="24"/>
        </w:rPr>
        <w:t>Journal of Statistical Software</w:t>
      </w:r>
      <w:r w:rsidRPr="00162546">
        <w:rPr>
          <w:rFonts w:ascii="Calibri" w:hAnsi="Calibri" w:cs="Calibri"/>
          <w:noProof/>
          <w:szCs w:val="24"/>
        </w:rPr>
        <w:t xml:space="preserve">, </w:t>
      </w:r>
      <w:r w:rsidRPr="00162546">
        <w:rPr>
          <w:rFonts w:ascii="Calibri" w:hAnsi="Calibri" w:cs="Calibri"/>
          <w:i/>
          <w:iCs/>
          <w:noProof/>
          <w:szCs w:val="24"/>
        </w:rPr>
        <w:t>67</w:t>
      </w:r>
      <w:r w:rsidRPr="00162546">
        <w:rPr>
          <w:rFonts w:ascii="Calibri" w:hAnsi="Calibri" w:cs="Calibri"/>
          <w:noProof/>
          <w:szCs w:val="24"/>
        </w:rPr>
        <w:t>(1). https://doi.org/10.18637/jss.v067.i01</w:t>
      </w:r>
    </w:p>
    <w:p w14:paraId="5DE110A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osco, G., Delle Monache, S., Gravano, S., Indovina, I., La Scaleia, B., Maffei, V., … Lacquaniti, F. (2015). Filling gaps in visual motion for target capture.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 https://doi.org/10.3389/fnint.2015.00013</w:t>
      </w:r>
    </w:p>
    <w:p w14:paraId="1E4924F3"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rancazio, P. J. (1985). Looking into Chapman’s homer : The physics of judging a fly ball. </w:t>
      </w:r>
      <w:r w:rsidRPr="00162546">
        <w:rPr>
          <w:rFonts w:ascii="Calibri" w:hAnsi="Calibri" w:cs="Calibri"/>
          <w:i/>
          <w:iCs/>
          <w:noProof/>
          <w:szCs w:val="24"/>
        </w:rPr>
        <w:t>American Journal of Physics</w:t>
      </w:r>
      <w:r w:rsidRPr="00162546">
        <w:rPr>
          <w:rFonts w:ascii="Calibri" w:hAnsi="Calibri" w:cs="Calibri"/>
          <w:noProof/>
          <w:szCs w:val="24"/>
        </w:rPr>
        <w:t xml:space="preserve">, </w:t>
      </w:r>
      <w:r w:rsidRPr="00162546">
        <w:rPr>
          <w:rFonts w:ascii="Calibri" w:hAnsi="Calibri" w:cs="Calibri"/>
          <w:i/>
          <w:iCs/>
          <w:noProof/>
          <w:szCs w:val="24"/>
        </w:rPr>
        <w:t>849</w:t>
      </w:r>
      <w:r w:rsidRPr="00162546">
        <w:rPr>
          <w:rFonts w:ascii="Calibri" w:hAnsi="Calibri" w:cs="Calibri"/>
          <w:noProof/>
          <w:szCs w:val="24"/>
        </w:rPr>
        <w:t>(53). https://doi.org/10.1119/1.14350</w:t>
      </w:r>
    </w:p>
    <w:p w14:paraId="771B33E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ürkner, P. C. (2018). Advanced Bayesian multilevel modeling with the R package brms. </w:t>
      </w:r>
      <w:r w:rsidRPr="00162546">
        <w:rPr>
          <w:rFonts w:ascii="Calibri" w:hAnsi="Calibri" w:cs="Calibri"/>
          <w:i/>
          <w:iCs/>
          <w:noProof/>
          <w:szCs w:val="24"/>
        </w:rPr>
        <w:t>R Journal</w:t>
      </w:r>
      <w:r w:rsidRPr="00162546">
        <w:rPr>
          <w:rFonts w:ascii="Calibri" w:hAnsi="Calibri" w:cs="Calibri"/>
          <w:noProof/>
          <w:szCs w:val="24"/>
        </w:rPr>
        <w:t xml:space="preserve">, </w:t>
      </w:r>
      <w:r w:rsidRPr="00162546">
        <w:rPr>
          <w:rFonts w:ascii="Calibri" w:hAnsi="Calibri" w:cs="Calibri"/>
          <w:i/>
          <w:iCs/>
          <w:noProof/>
          <w:szCs w:val="24"/>
        </w:rPr>
        <w:t>10</w:t>
      </w:r>
      <w:r w:rsidRPr="00162546">
        <w:rPr>
          <w:rFonts w:ascii="Calibri" w:hAnsi="Calibri" w:cs="Calibri"/>
          <w:noProof/>
          <w:szCs w:val="24"/>
        </w:rPr>
        <w:t>(1), 395–411. https://doi.org/10.32614/rj-2018-017</w:t>
      </w:r>
    </w:p>
    <w:p w14:paraId="69A3E70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Chadwick, S. G., &amp; Haake, S. J. (2000). The drag coefficient of tennis balls. </w:t>
      </w:r>
      <w:r w:rsidRPr="00162546">
        <w:rPr>
          <w:rFonts w:ascii="Calibri" w:hAnsi="Calibri" w:cs="Calibri"/>
          <w:i/>
          <w:iCs/>
          <w:noProof/>
          <w:szCs w:val="24"/>
        </w:rPr>
        <w:t>Proceedings of the 3rd International Confernce on the Engineering of Sport</w:t>
      </w:r>
      <w:r w:rsidRPr="00162546">
        <w:rPr>
          <w:rFonts w:ascii="Calibri" w:hAnsi="Calibri" w:cs="Calibri"/>
          <w:noProof/>
          <w:szCs w:val="24"/>
        </w:rPr>
        <w:t>, (January 2000), 169–176.</w:t>
      </w:r>
    </w:p>
    <w:p w14:paraId="4FE31950"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138" w:author="Joan López-Moliner" w:date="2020-05-04T09:45:00Z">
            <w:rPr>
              <w:rFonts w:ascii="Calibri" w:hAnsi="Calibri" w:cs="Calibri"/>
              <w:noProof/>
              <w:szCs w:val="24"/>
            </w:rPr>
          </w:rPrChange>
        </w:rPr>
        <w:t xml:space="preserve">Gómez, J., &amp; López-Moliner, J. (2013). </w:t>
      </w:r>
      <w:r w:rsidRPr="00162546">
        <w:rPr>
          <w:rFonts w:ascii="Calibri" w:hAnsi="Calibri" w:cs="Calibri"/>
          <w:noProof/>
          <w:szCs w:val="24"/>
        </w:rPr>
        <w:t xml:space="preserve">Synergies between optical and physical variables in intercepting parabolic targets. </w:t>
      </w:r>
      <w:r w:rsidRPr="00162546">
        <w:rPr>
          <w:rFonts w:ascii="Calibri" w:hAnsi="Calibri" w:cs="Calibri"/>
          <w:i/>
          <w:iCs/>
          <w:noProof/>
          <w:szCs w:val="24"/>
        </w:rPr>
        <w:t>Frontiers in Behavioral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May), 46. https://doi.org/10.3389/fnbeh.2013.00046</w:t>
      </w:r>
    </w:p>
    <w:p w14:paraId="564EF21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Hosking, S. G., &amp; Crassini, B. (2010). The effects of familiar size and object trajectories on time-to-contact judgements.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03</w:t>
      </w:r>
      <w:r w:rsidRPr="00162546">
        <w:rPr>
          <w:rFonts w:ascii="Calibri" w:hAnsi="Calibri" w:cs="Calibri"/>
          <w:noProof/>
          <w:szCs w:val="24"/>
        </w:rPr>
        <w:t>(3), 541–552. https://doi.org/10.1007/s00221-010-2258-7</w:t>
      </w:r>
    </w:p>
    <w:p w14:paraId="2DAB63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Indovina, I., Maffei, V., Bosco, G., Zago, M., Macaluso, E., &amp; Lacquaniti, F. (2005). Representation of visual gravitational motion in the human vestibular cortex. </w:t>
      </w:r>
      <w:r w:rsidRPr="00162546">
        <w:rPr>
          <w:rFonts w:ascii="Calibri" w:hAnsi="Calibri" w:cs="Calibri"/>
          <w:i/>
          <w:iCs/>
          <w:noProof/>
          <w:szCs w:val="24"/>
        </w:rPr>
        <w:t>Science (New York, N.Y.)</w:t>
      </w:r>
      <w:r w:rsidRPr="00162546">
        <w:rPr>
          <w:rFonts w:ascii="Calibri" w:hAnsi="Calibri" w:cs="Calibri"/>
          <w:noProof/>
          <w:szCs w:val="24"/>
        </w:rPr>
        <w:t xml:space="preserve">, </w:t>
      </w:r>
      <w:r w:rsidRPr="00162546">
        <w:rPr>
          <w:rFonts w:ascii="Calibri" w:hAnsi="Calibri" w:cs="Calibri"/>
          <w:i/>
          <w:iCs/>
          <w:noProof/>
          <w:szCs w:val="24"/>
        </w:rPr>
        <w:t>308</w:t>
      </w:r>
      <w:r w:rsidRPr="00162546">
        <w:rPr>
          <w:rFonts w:ascii="Calibri" w:hAnsi="Calibri" w:cs="Calibri"/>
          <w:noProof/>
          <w:szCs w:val="24"/>
        </w:rPr>
        <w:t>(April), 416–419. https://doi.org/10.1126/science.1107961</w:t>
      </w:r>
    </w:p>
    <w:p w14:paraId="2322A5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139" w:author="Björn Jörges" w:date="2020-05-06T23:26:00Z">
            <w:rPr>
              <w:rFonts w:ascii="Calibri" w:hAnsi="Calibri" w:cs="Calibri"/>
              <w:noProof/>
              <w:szCs w:val="24"/>
            </w:rPr>
          </w:rPrChange>
        </w:rPr>
        <w:t xml:space="preserve">Jokisch, D., &amp; Troje, N. F. (2003). </w:t>
      </w:r>
      <w:r w:rsidRPr="00162546">
        <w:rPr>
          <w:rFonts w:ascii="Calibri" w:hAnsi="Calibri" w:cs="Calibri"/>
          <w:noProof/>
          <w:szCs w:val="24"/>
        </w:rPr>
        <w:t xml:space="preserve">Biological motion as a cue for the perception of size.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3</w:t>
      </w:r>
      <w:r w:rsidRPr="00162546">
        <w:rPr>
          <w:rFonts w:ascii="Calibri" w:hAnsi="Calibri" w:cs="Calibri"/>
          <w:noProof/>
          <w:szCs w:val="24"/>
        </w:rPr>
        <w:t>(4), 252–264. https://doi.org/10.1167/3.4.1</w:t>
      </w:r>
    </w:p>
    <w:p w14:paraId="03274FF2"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B., &amp; López-Moliner, J. (2019). Earth-Gravity Congruent Motion Facilitates Ocular Control for Pursuit of Parabolic Trajectories. </w:t>
      </w:r>
      <w:r w:rsidRPr="00162546">
        <w:rPr>
          <w:rFonts w:ascii="Calibri" w:hAnsi="Calibri" w:cs="Calibri"/>
          <w:i/>
          <w:iCs/>
          <w:noProof/>
          <w:szCs w:val="24"/>
        </w:rPr>
        <w:t>Scientific Reports</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1). https://doi.org/10.1038/s41598-019-50512-6</w:t>
      </w:r>
    </w:p>
    <w:p w14:paraId="1632AAEB" w14:textId="34136B4C"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Hagenfeld, L., &amp; López-Moliner, J. (2018). The use of visual cues in gravity judgements on parabolic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149</w:t>
      </w:r>
      <w:r w:rsidRPr="00162546">
        <w:rPr>
          <w:rFonts w:ascii="Calibri" w:hAnsi="Calibri" w:cs="Calibri"/>
          <w:noProof/>
          <w:szCs w:val="24"/>
        </w:rPr>
        <w:t>, 47–58. https://doi.org/10.1016/J.VISRES.2018.06.002</w:t>
      </w:r>
    </w:p>
    <w:p w14:paraId="30D3AF19" w14:textId="256CDDF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17). Gravity as a strong prior: Implications for perception and action. </w:t>
      </w:r>
      <w:r w:rsidRPr="00162546">
        <w:rPr>
          <w:rFonts w:ascii="Calibri" w:hAnsi="Calibri" w:cs="Calibri"/>
          <w:i/>
          <w:iCs/>
          <w:noProof/>
          <w:szCs w:val="24"/>
        </w:rPr>
        <w:t>Frontiers in Human Neuroscience</w:t>
      </w:r>
      <w:r w:rsidRPr="00162546">
        <w:rPr>
          <w:rFonts w:ascii="Calibri" w:hAnsi="Calibri" w:cs="Calibri"/>
          <w:noProof/>
          <w:szCs w:val="24"/>
        </w:rPr>
        <w:t>, Vol. 11. https://doi.org/10.3389/fnhum.2017.00203</w:t>
      </w:r>
    </w:p>
    <w:p w14:paraId="43F125A1" w14:textId="2DC0E56E"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20). Characterizing the Strong Earth Gravity Prior. </w:t>
      </w:r>
      <w:r w:rsidRPr="00162546">
        <w:rPr>
          <w:rFonts w:ascii="Calibri" w:hAnsi="Calibri" w:cs="Calibri"/>
          <w:i/>
          <w:iCs/>
          <w:noProof/>
          <w:szCs w:val="24"/>
        </w:rPr>
        <w:t>PsyArXive</w:t>
      </w:r>
      <w:r w:rsidRPr="00162546">
        <w:rPr>
          <w:rFonts w:ascii="Calibri" w:hAnsi="Calibri" w:cs="Calibri"/>
          <w:noProof/>
          <w:szCs w:val="24"/>
        </w:rPr>
        <w:t>, 1–19. https://doi.org/10.31234/osf.io/exp93</w:t>
      </w:r>
    </w:p>
    <w:p w14:paraId="153D5946" w14:textId="77777777" w:rsidR="00162546" w:rsidRPr="00EA7B3C" w:rsidRDefault="00162546" w:rsidP="00162546">
      <w:pPr>
        <w:widowControl w:val="0"/>
        <w:autoSpaceDE w:val="0"/>
        <w:autoSpaceDN w:val="0"/>
        <w:adjustRightInd w:val="0"/>
        <w:spacing w:line="240" w:lineRule="auto"/>
        <w:ind w:left="480" w:hanging="480"/>
        <w:rPr>
          <w:rFonts w:ascii="Calibri" w:hAnsi="Calibri" w:cs="Calibri"/>
          <w:noProof/>
          <w:szCs w:val="24"/>
          <w:lang w:val="es-ES"/>
          <w:rPrChange w:id="140" w:author="Joan López-Moliner" w:date="2020-05-04T09:45:00Z">
            <w:rPr>
              <w:rFonts w:ascii="Calibri" w:hAnsi="Calibri" w:cs="Calibri"/>
              <w:noProof/>
              <w:szCs w:val="24"/>
            </w:rPr>
          </w:rPrChange>
        </w:rPr>
      </w:pPr>
      <w:r w:rsidRPr="00162546">
        <w:rPr>
          <w:rFonts w:ascii="Calibri" w:hAnsi="Calibri" w:cs="Calibri"/>
          <w:noProof/>
          <w:szCs w:val="24"/>
        </w:rPr>
        <w:t xml:space="preserve">La Scaleia, B., Zago, M., Moscatelli, A., Lacquaniti, F., &amp; Viviani, P. (2014). Implied dynamics biases the visual perception of velocity. </w:t>
      </w:r>
      <w:r w:rsidRPr="00EA7B3C">
        <w:rPr>
          <w:rFonts w:ascii="Calibri" w:hAnsi="Calibri" w:cs="Calibri"/>
          <w:i/>
          <w:iCs/>
          <w:noProof/>
          <w:szCs w:val="24"/>
          <w:lang w:val="es-ES"/>
          <w:rPrChange w:id="141" w:author="Joan López-Moliner" w:date="2020-05-04T09:45:00Z">
            <w:rPr>
              <w:rFonts w:ascii="Calibri" w:hAnsi="Calibri" w:cs="Calibri"/>
              <w:i/>
              <w:iCs/>
              <w:noProof/>
              <w:szCs w:val="24"/>
            </w:rPr>
          </w:rPrChange>
        </w:rPr>
        <w:t>PLoS ONE</w:t>
      </w:r>
      <w:r w:rsidRPr="00EA7B3C">
        <w:rPr>
          <w:rFonts w:ascii="Calibri" w:hAnsi="Calibri" w:cs="Calibri"/>
          <w:noProof/>
          <w:szCs w:val="24"/>
          <w:lang w:val="es-ES"/>
          <w:rPrChange w:id="142" w:author="Joan López-Moliner" w:date="2020-05-04T09:45:00Z">
            <w:rPr>
              <w:rFonts w:ascii="Calibri" w:hAnsi="Calibri" w:cs="Calibri"/>
              <w:noProof/>
              <w:szCs w:val="24"/>
            </w:rPr>
          </w:rPrChange>
        </w:rPr>
        <w:t xml:space="preserve">, </w:t>
      </w:r>
      <w:r w:rsidRPr="00EA7B3C">
        <w:rPr>
          <w:rFonts w:ascii="Calibri" w:hAnsi="Calibri" w:cs="Calibri"/>
          <w:i/>
          <w:iCs/>
          <w:noProof/>
          <w:szCs w:val="24"/>
          <w:lang w:val="es-ES"/>
          <w:rPrChange w:id="143" w:author="Joan López-Moliner" w:date="2020-05-04T09:45:00Z">
            <w:rPr>
              <w:rFonts w:ascii="Calibri" w:hAnsi="Calibri" w:cs="Calibri"/>
              <w:i/>
              <w:iCs/>
              <w:noProof/>
              <w:szCs w:val="24"/>
            </w:rPr>
          </w:rPrChange>
        </w:rPr>
        <w:t>9</w:t>
      </w:r>
      <w:r w:rsidRPr="00EA7B3C">
        <w:rPr>
          <w:rFonts w:ascii="Calibri" w:hAnsi="Calibri" w:cs="Calibri"/>
          <w:noProof/>
          <w:szCs w:val="24"/>
          <w:lang w:val="es-ES"/>
          <w:rPrChange w:id="144" w:author="Joan López-Moliner" w:date="2020-05-04T09:45:00Z">
            <w:rPr>
              <w:rFonts w:ascii="Calibri" w:hAnsi="Calibri" w:cs="Calibri"/>
              <w:noProof/>
              <w:szCs w:val="24"/>
            </w:rPr>
          </w:rPrChange>
        </w:rPr>
        <w:t>(3). https://doi.org/10.1371/journal.pone.0093020</w:t>
      </w:r>
    </w:p>
    <w:p w14:paraId="6D96865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145" w:author="Joan López-Moliner" w:date="2020-05-04T09:45:00Z">
            <w:rPr>
              <w:rFonts w:ascii="Calibri" w:hAnsi="Calibri" w:cs="Calibri"/>
              <w:noProof/>
              <w:szCs w:val="24"/>
            </w:rPr>
          </w:rPrChange>
        </w:rPr>
        <w:t xml:space="preserve">Lacquaniti, F., Bosco, G., Gravano, S., Indovina, I., La Scaleia, B., Maffei, V., &amp; Zago, M. (2015). </w:t>
      </w:r>
      <w:r w:rsidRPr="00162546">
        <w:rPr>
          <w:rFonts w:ascii="Calibri" w:hAnsi="Calibri" w:cs="Calibri"/>
          <w:noProof/>
          <w:szCs w:val="24"/>
        </w:rPr>
        <w:t xml:space="preserve">Gravity in the Brain as a Reference for Space and Time Perception. </w:t>
      </w:r>
      <w:r w:rsidRPr="00162546">
        <w:rPr>
          <w:rFonts w:ascii="Calibri" w:hAnsi="Calibri" w:cs="Calibri"/>
          <w:i/>
          <w:iCs/>
          <w:noProof/>
          <w:szCs w:val="24"/>
        </w:rPr>
        <w:t>Multisensory Research</w:t>
      </w:r>
      <w:r w:rsidRPr="00162546">
        <w:rPr>
          <w:rFonts w:ascii="Calibri" w:hAnsi="Calibri" w:cs="Calibri"/>
          <w:noProof/>
          <w:szCs w:val="24"/>
        </w:rPr>
        <w:t xml:space="preserve">, </w:t>
      </w:r>
      <w:r w:rsidRPr="00162546">
        <w:rPr>
          <w:rFonts w:ascii="Calibri" w:hAnsi="Calibri" w:cs="Calibri"/>
          <w:i/>
          <w:iCs/>
          <w:noProof/>
          <w:szCs w:val="24"/>
        </w:rPr>
        <w:t>28</w:t>
      </w:r>
      <w:r w:rsidRPr="00162546">
        <w:rPr>
          <w:rFonts w:ascii="Calibri" w:hAnsi="Calibri" w:cs="Calibri"/>
          <w:noProof/>
          <w:szCs w:val="24"/>
        </w:rPr>
        <w:t>(5–6), 397–426. https://doi.org/10.1163/22134808-00002471</w:t>
      </w:r>
    </w:p>
    <w:p w14:paraId="42AD262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lastRenderedPageBreak/>
        <w:t xml:space="preserve">Lacquaniti, F., Bosco, G., Indovina, I., La Scaleia, B., Maffei, V., Moscatelli, A., &amp; Zago, M. (2013). Visual gravitational motion and the vestibular system in humans.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December), 101. https://doi.org/10.3389/fnint.2013.00101</w:t>
      </w:r>
    </w:p>
    <w:p w14:paraId="079E7361"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López-Moliner, J., Field, D. T., &amp; Wann, J. P. (2007). Interceptive timing: prior knowledge matter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 1–8. https://doi.org/10.1167/7.13.11</w:t>
      </w:r>
    </w:p>
    <w:p w14:paraId="64BCFA59" w14:textId="5C2E774A"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McIntyre, J</w:t>
      </w:r>
      <w:r w:rsidR="003672A6">
        <w:rPr>
          <w:rFonts w:ascii="Calibri" w:hAnsi="Calibri" w:cs="Calibri"/>
          <w:noProof/>
          <w:szCs w:val="24"/>
        </w:rPr>
        <w:t>.</w:t>
      </w:r>
      <w:r w:rsidRPr="00162546">
        <w:rPr>
          <w:rFonts w:ascii="Calibri" w:hAnsi="Calibri" w:cs="Calibri"/>
          <w:noProof/>
          <w:szCs w:val="24"/>
        </w:rPr>
        <w:t xml:space="preserve">, Zago, M., &amp; Berthoz, A. (2001). Does the Brain Model Newton’s Laws. </w:t>
      </w:r>
      <w:r w:rsidRPr="00162546">
        <w:rPr>
          <w:rFonts w:ascii="Calibri" w:hAnsi="Calibri" w:cs="Calibri"/>
          <w:i/>
          <w:iCs/>
          <w:noProof/>
          <w:szCs w:val="24"/>
        </w:rPr>
        <w:t>Nature Neuroscience</w:t>
      </w:r>
      <w:r w:rsidRPr="00162546">
        <w:rPr>
          <w:rFonts w:ascii="Calibri" w:hAnsi="Calibri" w:cs="Calibri"/>
          <w:noProof/>
          <w:szCs w:val="24"/>
        </w:rPr>
        <w:t xml:space="preserve">, </w:t>
      </w:r>
      <w:r w:rsidRPr="00162546">
        <w:rPr>
          <w:rFonts w:ascii="Calibri" w:hAnsi="Calibri" w:cs="Calibri"/>
          <w:i/>
          <w:iCs/>
          <w:noProof/>
          <w:szCs w:val="24"/>
        </w:rPr>
        <w:t>12</w:t>
      </w:r>
      <w:r w:rsidRPr="00162546">
        <w:rPr>
          <w:rFonts w:ascii="Calibri" w:hAnsi="Calibri" w:cs="Calibri"/>
          <w:noProof/>
          <w:szCs w:val="24"/>
        </w:rPr>
        <w:t>(17), 109–110. https://doi.org/10.1097/00001756-200112040-00004</w:t>
      </w:r>
    </w:p>
    <w:p w14:paraId="40DD0551" w14:textId="47192824"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cIntyre, </w:t>
      </w:r>
      <w:r w:rsidR="003672A6">
        <w:rPr>
          <w:rFonts w:ascii="Calibri" w:hAnsi="Calibri" w:cs="Calibri"/>
          <w:noProof/>
          <w:szCs w:val="24"/>
        </w:rPr>
        <w:t>J.</w:t>
      </w:r>
      <w:r w:rsidRPr="00162546">
        <w:rPr>
          <w:rFonts w:ascii="Calibri" w:hAnsi="Calibri" w:cs="Calibri"/>
          <w:noProof/>
          <w:szCs w:val="24"/>
        </w:rPr>
        <w:t xml:space="preserve">, Zago, M., Berthoz, A., &amp; Lacquaniti, F. (2003). The Brain as a Predictor: On Catching Flying Balls in Zero-G. In J. C. Buckey &amp; J. L. Homick (Eds.), </w:t>
      </w:r>
      <w:r w:rsidRPr="00162546">
        <w:rPr>
          <w:rFonts w:ascii="Calibri" w:hAnsi="Calibri" w:cs="Calibri"/>
          <w:i/>
          <w:iCs/>
          <w:noProof/>
          <w:szCs w:val="24"/>
        </w:rPr>
        <w:t>The Neurolab Spacelab Mission: Neuroscience Research in Space</w:t>
      </w:r>
      <w:r w:rsidRPr="00162546">
        <w:rPr>
          <w:rFonts w:ascii="Calibri" w:hAnsi="Calibri" w:cs="Calibri"/>
          <w:noProof/>
          <w:szCs w:val="24"/>
        </w:rPr>
        <w:t xml:space="preserve"> (pp. 55–61). National Aeronautics and Space Administration, Lyndon B. Johnson Space Center.</w:t>
      </w:r>
    </w:p>
    <w:p w14:paraId="7A21DE39"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essing, R., &amp; Durgin, F. H. (2005). Distance Perception and the Visual Horizon in Head-Mounted Displays. </w:t>
      </w:r>
      <w:r w:rsidRPr="00162546">
        <w:rPr>
          <w:rFonts w:ascii="Calibri" w:hAnsi="Calibri" w:cs="Calibri"/>
          <w:i/>
          <w:iCs/>
          <w:noProof/>
          <w:szCs w:val="24"/>
        </w:rPr>
        <w:t>ACM Transactions on Applied Perception</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3), 234–250. https://doi.org/10.1145/1077399.1077403</w:t>
      </w:r>
    </w:p>
    <w:p w14:paraId="00571CD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32</w:t>
      </w:r>
      <w:r w:rsidRPr="00162546">
        <w:rPr>
          <w:rFonts w:ascii="Calibri" w:hAnsi="Calibri" w:cs="Calibri"/>
          <w:noProof/>
          <w:szCs w:val="24"/>
        </w:rPr>
        <w:t>(12), 3803–3811. https://doi.org/10.1007/s00221-014-4050-6</w:t>
      </w:r>
    </w:p>
    <w:p w14:paraId="28F9CF0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162546">
        <w:rPr>
          <w:rFonts w:ascii="Calibri" w:hAnsi="Calibri" w:cs="Calibri"/>
          <w:i/>
          <w:iCs/>
          <w:noProof/>
          <w:szCs w:val="24"/>
        </w:rPr>
        <w:t>BioRxiv</w:t>
      </w:r>
      <w:r w:rsidRPr="00162546">
        <w:rPr>
          <w:rFonts w:ascii="Calibri" w:hAnsi="Calibri" w:cs="Calibri"/>
          <w:noProof/>
          <w:szCs w:val="24"/>
        </w:rPr>
        <w:t>, 1–32.</w:t>
      </w:r>
    </w:p>
    <w:p w14:paraId="1288FDF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Okubo, H., &amp; Hubbard, M. (2010). Identification of basketball parameters for a simulation model. </w:t>
      </w:r>
      <w:r w:rsidRPr="00162546">
        <w:rPr>
          <w:rFonts w:ascii="Calibri" w:hAnsi="Calibri" w:cs="Calibri"/>
          <w:i/>
          <w:iCs/>
          <w:noProof/>
          <w:szCs w:val="24"/>
        </w:rPr>
        <w:t>Procedia Engineering</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2), 3281–3286. https://doi.org/10.1016/j.proeng.2010.04.145</w:t>
      </w:r>
    </w:p>
    <w:p w14:paraId="2C84BA1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Peters, M. A. K., Ma, W. J., &amp; Shams, L. (2016). The Size-Weight Illusion is not anti-Bayesian after all: a unifying Bayesian account. </w:t>
      </w:r>
      <w:r w:rsidRPr="00162546">
        <w:rPr>
          <w:rFonts w:ascii="Calibri" w:hAnsi="Calibri" w:cs="Calibri"/>
          <w:i/>
          <w:iCs/>
          <w:noProof/>
          <w:szCs w:val="24"/>
        </w:rPr>
        <w:t>PeerJ</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 e2124. https://doi.org/10.7717/peerj.2124</w:t>
      </w:r>
    </w:p>
    <w:p w14:paraId="7AE3BC66"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R Core Team. (2017). </w:t>
      </w:r>
      <w:r w:rsidRPr="00162546">
        <w:rPr>
          <w:rFonts w:ascii="Calibri" w:hAnsi="Calibri" w:cs="Calibri"/>
          <w:i/>
          <w:iCs/>
          <w:noProof/>
          <w:szCs w:val="24"/>
        </w:rPr>
        <w:t>A Language and Environment for Statistical Computing. R Foundation for Statistical Computing,</w:t>
      </w:r>
      <w:r w:rsidRPr="00162546">
        <w:rPr>
          <w:rFonts w:ascii="Calibri" w:hAnsi="Calibri" w:cs="Calibri"/>
          <w:noProof/>
          <w:szCs w:val="24"/>
        </w:rPr>
        <w:t>. Retrieved from http://www.r-project.org/.</w:t>
      </w:r>
    </w:p>
    <w:p w14:paraId="0DBF902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4</w:t>
      </w:r>
      <w:r w:rsidRPr="00162546">
        <w:rPr>
          <w:rFonts w:ascii="Calibri" w:hAnsi="Calibri" w:cs="Calibri"/>
          <w:noProof/>
          <w:szCs w:val="24"/>
        </w:rPr>
        <w:t>(6), 4471–4480. https://doi.org/10.1152/jn.00527.2005</w:t>
      </w:r>
    </w:p>
    <w:p w14:paraId="090A5F8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62546">
        <w:rPr>
          <w:rFonts w:ascii="Calibri" w:hAnsi="Calibri" w:cs="Calibri"/>
          <w:i/>
          <w:iCs/>
          <w:noProof/>
          <w:szCs w:val="24"/>
        </w:rPr>
        <w:t>Journal of Neuroscience</w:t>
      </w:r>
      <w:r w:rsidRPr="00162546">
        <w:rPr>
          <w:rFonts w:ascii="Calibri" w:hAnsi="Calibri" w:cs="Calibri"/>
          <w:noProof/>
          <w:szCs w:val="24"/>
        </w:rPr>
        <w:t xml:space="preserve">, </w:t>
      </w:r>
      <w:r w:rsidRPr="00162546">
        <w:rPr>
          <w:rFonts w:ascii="Calibri" w:hAnsi="Calibri" w:cs="Calibri"/>
          <w:i/>
          <w:iCs/>
          <w:noProof/>
          <w:szCs w:val="24"/>
        </w:rPr>
        <w:t>32</w:t>
      </w:r>
      <w:r w:rsidRPr="00162546">
        <w:rPr>
          <w:rFonts w:ascii="Calibri" w:hAnsi="Calibri" w:cs="Calibri"/>
          <w:noProof/>
          <w:szCs w:val="24"/>
        </w:rPr>
        <w:t>(6), 1969–1973. https://doi.org/10.1523/JNEUROSCI.3886-11.2012</w:t>
      </w:r>
    </w:p>
    <w:p w14:paraId="6DFF36F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tan Development Team. (2016). </w:t>
      </w:r>
      <w:r w:rsidRPr="00162546">
        <w:rPr>
          <w:rFonts w:ascii="Calibri" w:hAnsi="Calibri" w:cs="Calibri"/>
          <w:i/>
          <w:iCs/>
          <w:noProof/>
          <w:szCs w:val="24"/>
        </w:rPr>
        <w:t>Stan: the R interface to Stan. R package version 2.14.1</w:t>
      </w:r>
      <w:r w:rsidRPr="00162546">
        <w:rPr>
          <w:rFonts w:ascii="Calibri" w:hAnsi="Calibri" w:cs="Calibri"/>
          <w:noProof/>
          <w:szCs w:val="24"/>
        </w:rPr>
        <w:t>. 1–23. Retrieved from http://mc-stan.org</w:t>
      </w:r>
    </w:p>
    <w:p w14:paraId="72EDD1F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Vallortigara, G., &amp; Regolin, L. (2007). Gravity bias in the interpretation of biological motion by inexperienced chicks. </w:t>
      </w:r>
      <w:r w:rsidRPr="00162546">
        <w:rPr>
          <w:rFonts w:ascii="Calibri" w:hAnsi="Calibri" w:cs="Calibri"/>
          <w:i/>
          <w:iCs/>
          <w:noProof/>
          <w:szCs w:val="24"/>
        </w:rPr>
        <w:t>Current Biology</w:t>
      </w:r>
      <w:r w:rsidRPr="00162546">
        <w:rPr>
          <w:rFonts w:ascii="Calibri" w:hAnsi="Calibri" w:cs="Calibri"/>
          <w:noProof/>
          <w:szCs w:val="24"/>
        </w:rPr>
        <w:t xml:space="preserve">, </w:t>
      </w:r>
      <w:r w:rsidRPr="00162546">
        <w:rPr>
          <w:rFonts w:ascii="Calibri" w:hAnsi="Calibri" w:cs="Calibri"/>
          <w:i/>
          <w:iCs/>
          <w:noProof/>
          <w:szCs w:val="24"/>
        </w:rPr>
        <w:t>16</w:t>
      </w:r>
      <w:r w:rsidRPr="00162546">
        <w:rPr>
          <w:rFonts w:ascii="Calibri" w:hAnsi="Calibri" w:cs="Calibri"/>
          <w:noProof/>
          <w:szCs w:val="24"/>
        </w:rPr>
        <w:t>(September), R279–R280.</w:t>
      </w:r>
    </w:p>
    <w:p w14:paraId="289DD2C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Wilson, A. D., &amp; Golonka, S. (2013). Embodied Cognition is Not What you Think it is. </w:t>
      </w:r>
      <w:r w:rsidRPr="00162546">
        <w:rPr>
          <w:rFonts w:ascii="Calibri" w:hAnsi="Calibri" w:cs="Calibri"/>
          <w:i/>
          <w:iCs/>
          <w:noProof/>
          <w:szCs w:val="24"/>
        </w:rPr>
        <w:t>Frontiers in Psychology</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February), 1–13. https://doi.org/10.3389/fpsyg.2013.00058</w:t>
      </w:r>
    </w:p>
    <w:p w14:paraId="49AB8CC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amp; Lacquaniti, F. (2004a). Internal Models of Target </w:t>
      </w:r>
      <w:r w:rsidRPr="00162546">
        <w:rPr>
          <w:rFonts w:ascii="Calibri" w:hAnsi="Calibri" w:cs="Calibri"/>
          <w:noProof/>
          <w:szCs w:val="24"/>
        </w:rPr>
        <w:lastRenderedPageBreak/>
        <w:t xml:space="preserve">Motion: Expected Dynamics Overrides Measured Kinematics in Timing Manual Interception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1</w:t>
      </w:r>
      <w:r w:rsidRPr="00162546">
        <w:rPr>
          <w:rFonts w:ascii="Calibri" w:hAnsi="Calibri" w:cs="Calibri"/>
          <w:noProof/>
          <w:szCs w:val="24"/>
        </w:rPr>
        <w:t>(4), 1620–1634. https://doi.org/10.1152/jn.00862.2003</w:t>
      </w:r>
    </w:p>
    <w:p w14:paraId="5544BD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3</w:t>
      </w:r>
      <w:r w:rsidRPr="00162546">
        <w:rPr>
          <w:rFonts w:ascii="Calibri" w:hAnsi="Calibri" w:cs="Calibri"/>
          <w:noProof/>
          <w:szCs w:val="24"/>
        </w:rPr>
        <w:t>(2), 1055–1068. https://doi.org/10.1152/jn.00833.2004</w:t>
      </w:r>
    </w:p>
    <w:p w14:paraId="4934554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La Scaleia, B., Miller, W. L., &amp; Lacquaniti, F. (2011). Coherence of structural visual cues and pictorial gravity paves the way for interceptive action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11</w:t>
      </w:r>
      <w:r w:rsidRPr="00162546">
        <w:rPr>
          <w:rFonts w:ascii="Calibri" w:hAnsi="Calibri" w:cs="Calibri"/>
          <w:noProof/>
          <w:szCs w:val="24"/>
        </w:rPr>
        <w:t>(10), 1–10. https://doi.org/10.1167/11.10.13.Introduction</w:t>
      </w:r>
    </w:p>
    <w:p w14:paraId="77B91D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McIntyre, J., Senot, P., &amp; Lacquaniti, F. (2008). Internal models and prediction of visual gravitational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48</w:t>
      </w:r>
      <w:r w:rsidRPr="00162546">
        <w:rPr>
          <w:rFonts w:ascii="Calibri" w:hAnsi="Calibri" w:cs="Calibri"/>
          <w:noProof/>
          <w:szCs w:val="24"/>
        </w:rPr>
        <w:t>(14), 1532–1538. https://doi.org/10.1016/j.visres.2008.04.005</w:t>
      </w:r>
    </w:p>
    <w:p w14:paraId="13A115A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rPr>
      </w:pPr>
      <w:r w:rsidRPr="00162546">
        <w:rPr>
          <w:rFonts w:ascii="Calibri" w:hAnsi="Calibri" w:cs="Calibri"/>
          <w:noProof/>
          <w:szCs w:val="24"/>
        </w:rPr>
        <w:t xml:space="preserve">Zago, M., McIntyre, J., Senot, P., &amp; Lacquaniti, F. (2009). Visuo-motor coordination and internal models for object interception.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192</w:t>
      </w:r>
      <w:r w:rsidRPr="00162546">
        <w:rPr>
          <w:rFonts w:ascii="Calibri" w:hAnsi="Calibri" w:cs="Calibri"/>
          <w:noProof/>
          <w:szCs w:val="24"/>
        </w:rPr>
        <w:t>, 571–604. https://doi.org/10.1007/s00221-008-1691-3</w:t>
      </w:r>
    </w:p>
    <w:p w14:paraId="2D2D712A" w14:textId="7515ED2F" w:rsidR="00143A8E" w:rsidRDefault="00410C3D" w:rsidP="003F4A3B">
      <w:pPr>
        <w:jc w:val="both"/>
      </w:pPr>
      <w:r>
        <w:fldChar w:fldCharType="end"/>
      </w:r>
    </w:p>
    <w:p w14:paraId="6D4414AD" w14:textId="77777777" w:rsidR="000244CD" w:rsidRDefault="00217239" w:rsidP="00A84BFB">
      <w:pPr>
        <w:pStyle w:val="Caption"/>
        <w:keepNext/>
        <w:jc w:val="both"/>
      </w:pPr>
      <w:r>
        <w:rPr>
          <w:noProof/>
        </w:rPr>
        <w:lastRenderedPageBreak/>
        <w:drawing>
          <wp:inline distT="0" distB="0" distL="0" distR="0" wp14:anchorId="3ADEEAC2" wp14:editId="5801E373">
            <wp:extent cx="6257925" cy="4693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261676" cy="4696256"/>
                    </a:xfrm>
                    <a:prstGeom prst="rect">
                      <a:avLst/>
                    </a:prstGeom>
                    <a:noFill/>
                    <a:ln>
                      <a:noFill/>
                    </a:ln>
                  </pic:spPr>
                </pic:pic>
              </a:graphicData>
            </a:graphic>
          </wp:inline>
        </w:drawing>
      </w:r>
    </w:p>
    <w:p w14:paraId="65390F25" w14:textId="57170705" w:rsidR="00217239" w:rsidRDefault="000244CD" w:rsidP="00A84BFB">
      <w:pPr>
        <w:pStyle w:val="Caption"/>
        <w:jc w:val="both"/>
      </w:pPr>
      <w:bookmarkStart w:id="146" w:name="_Ref37724857"/>
      <w:r>
        <w:t xml:space="preserve">Complementary Figure </w:t>
      </w:r>
      <w:fldSimple w:instr=" SEQ Complementary_Figure \* ARABIC ">
        <w:r>
          <w:rPr>
            <w:noProof/>
          </w:rPr>
          <w:t>1</w:t>
        </w:r>
      </w:fldSimple>
      <w:bookmarkEnd w:id="146"/>
      <w:r>
        <w:t>: Response distributions for the Timing Error Ratio (A) and the Spatial Error Ratio (B) for each participant (different subpanels).</w:t>
      </w:r>
      <w:r w:rsidR="00EB30C6">
        <w:t xml:space="preserve"> The intermittent grey line denotes perfect accuracy.</w:t>
      </w:r>
      <w:r w:rsidR="005C4A79">
        <w:t xml:space="preserve"> S02 and s04 were removed from analysis</w:t>
      </w:r>
      <w:r w:rsidR="00E55323">
        <w:t xml:space="preserve"> because of their atypical timing error</w:t>
      </w:r>
      <w:r w:rsidR="00E64EC1">
        <w:t xml:space="preserve"> distribution</w:t>
      </w:r>
      <w:r w:rsidR="00E55323">
        <w:t>.</w:t>
      </w:r>
    </w:p>
    <w:sectPr w:rsidR="002172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jörn Jörges" w:date="2020-04-15T08:01:00Z" w:initials="BJ">
    <w:p w14:paraId="110A95FF" w14:textId="3937073F" w:rsidR="006D1EA7" w:rsidRDefault="006D1EA7">
      <w:pPr>
        <w:pStyle w:val="CommentText"/>
      </w:pPr>
      <w:r>
        <w:rPr>
          <w:rStyle w:val="CommentReference"/>
        </w:rPr>
        <w:annotationRef/>
      </w:r>
      <w:r>
        <w:t>We are now using the absolute errors for outlier removal. We still lose a considerable amount of trials, but I think our criteria are sound …</w:t>
      </w:r>
    </w:p>
    <w:p w14:paraId="66153ACB" w14:textId="77777777" w:rsidR="006D1EA7" w:rsidRDefault="006D1EA7">
      <w:pPr>
        <w:pStyle w:val="CommentText"/>
      </w:pPr>
    </w:p>
    <w:p w14:paraId="19BC659A" w14:textId="5E2900EC" w:rsidR="006D1EA7" w:rsidRDefault="006D1EA7">
      <w:pPr>
        <w:pStyle w:val="CommentText"/>
      </w:pPr>
      <w:r>
        <w:t xml:space="preserve">We also concluded that two of the participants basically clicked as soon as the ball disappeared (presumably undergrads who wanted to be over with the task as soon as possible). </w:t>
      </w:r>
    </w:p>
  </w:comment>
  <w:comment w:id="2" w:author="Björn Jörges" w:date="2020-04-15T08:16:00Z" w:initials="BJ">
    <w:p w14:paraId="0F1DDB6C" w14:textId="031FE0E2" w:rsidR="006D1EA7" w:rsidRDefault="006D1EA7">
      <w:pPr>
        <w:pStyle w:val="CommentText"/>
      </w:pPr>
      <w:r>
        <w:rPr>
          <w:rStyle w:val="CommentReference"/>
        </w:rPr>
        <w:annotationRef/>
      </w:r>
      <w:r>
        <w:t>Expanded on the Bayesian analysis (see also below)</w:t>
      </w:r>
    </w:p>
  </w:comment>
  <w:comment w:id="3" w:author="Björn Jörges" w:date="2020-04-15T08:20:00Z" w:initials="BJ">
    <w:p w14:paraId="40DA9C57" w14:textId="12E7B72B" w:rsidR="006D1EA7" w:rsidRDefault="006D1EA7">
      <w:pPr>
        <w:pStyle w:val="CommentText"/>
      </w:pPr>
      <w:r>
        <w:rPr>
          <w:rStyle w:val="CommentReference"/>
        </w:rPr>
        <w:annotationRef/>
      </w:r>
      <w:r>
        <w:t>Included confidence interval bootstrap step, and explained how a Bayesian analysis can help</w:t>
      </w:r>
    </w:p>
  </w:comment>
  <w:comment w:id="19" w:author="Björn Jörges" w:date="2020-04-15T08:17:00Z" w:initials="BJ">
    <w:p w14:paraId="2BEED4C3" w14:textId="1974B6D4" w:rsidR="006D1EA7" w:rsidRDefault="006D1EA7">
      <w:pPr>
        <w:pStyle w:val="CommentText"/>
      </w:pPr>
      <w:r>
        <w:rPr>
          <w:rStyle w:val="CommentReference"/>
        </w:rPr>
        <w:annotationRef/>
      </w:r>
      <w:r>
        <w:t>We expanded a bit on the reasoning for this hypothesis</w:t>
      </w:r>
    </w:p>
  </w:comment>
  <w:comment w:id="22" w:author="Björn Jörges" w:date="2020-04-15T08:26:00Z" w:initials="BJ">
    <w:p w14:paraId="421ABC7C" w14:textId="77777777" w:rsidR="006D1EA7" w:rsidRDefault="006D1EA7" w:rsidP="0004593D">
      <w:pPr>
        <w:pStyle w:val="CommentText"/>
      </w:pPr>
      <w:r>
        <w:rPr>
          <w:rStyle w:val="CommentReference"/>
        </w:rPr>
        <w:annotationRef/>
      </w:r>
      <w:r>
        <w:rPr>
          <w:rStyle w:val="CommentReference"/>
        </w:rPr>
        <w:annotationRef/>
      </w:r>
      <w:r>
        <w:rPr>
          <w:rStyle w:val="CommentReference"/>
        </w:rPr>
        <w:annotationRef/>
      </w:r>
      <w:r>
        <w:t>Added missing statistics, information about intercepts and the bootstrap analysis</w:t>
      </w:r>
    </w:p>
    <w:p w14:paraId="16BDC527" w14:textId="77777777" w:rsidR="006D1EA7" w:rsidRDefault="006D1EA7" w:rsidP="0004593D">
      <w:pPr>
        <w:pStyle w:val="CommentText"/>
      </w:pPr>
    </w:p>
    <w:p w14:paraId="4BC71C7F" w14:textId="0941366C" w:rsidR="006D1EA7" w:rsidRDefault="006D1EA7">
      <w:pPr>
        <w:pStyle w:val="CommentText"/>
      </w:pPr>
    </w:p>
  </w:comment>
  <w:comment w:id="23" w:author="Björn Jörges" w:date="2020-04-15T08:20:00Z" w:initials="BJ">
    <w:p w14:paraId="11C3A96F" w14:textId="40B4738A" w:rsidR="006D1EA7" w:rsidRDefault="006D1EA7">
      <w:pPr>
        <w:pStyle w:val="CommentText"/>
      </w:pPr>
      <w:r>
        <w:rPr>
          <w:rStyle w:val="CommentReference"/>
        </w:rPr>
        <w:annotationRef/>
      </w:r>
      <w:r>
        <w:t>Expanded on Bayesian analysis</w:t>
      </w:r>
    </w:p>
  </w:comment>
  <w:comment w:id="24" w:author="Björn Jörges" w:date="2020-04-15T08:25:00Z" w:initials="BJ">
    <w:p w14:paraId="3ADD89BD" w14:textId="03B28D43" w:rsidR="006D1EA7" w:rsidRDefault="006D1EA7">
      <w:pPr>
        <w:pStyle w:val="CommentText"/>
      </w:pPr>
      <w:r>
        <w:rPr>
          <w:rStyle w:val="CommentReference"/>
        </w:rPr>
        <w:annotationRef/>
      </w:r>
      <w:r>
        <w:t>Added missing statistics, information about intercepts and the bootstrap analysis</w:t>
      </w:r>
    </w:p>
  </w:comment>
  <w:comment w:id="31" w:author="Joan López-Moliner" w:date="2020-05-04T11:08:00Z" w:initials="JM">
    <w:p w14:paraId="7F326BCF" w14:textId="48A2A4BD" w:rsidR="006D1EA7" w:rsidRDefault="006D1EA7">
      <w:pPr>
        <w:pStyle w:val="CommentText"/>
      </w:pPr>
      <w:r>
        <w:rPr>
          <w:rStyle w:val="CommentReference"/>
        </w:rPr>
        <w:annotationRef/>
      </w:r>
      <w:r>
        <w:t xml:space="preserve">I think that having only Ball Size in the test model is not the proper way to test hypothesis 2 related to air-drag. We should look at the interaction </w:t>
      </w:r>
      <w:proofErr w:type="spellStart"/>
      <w:r>
        <w:t>airdrag</w:t>
      </w:r>
      <w:proofErr w:type="spellEnd"/>
      <w:r>
        <w:t xml:space="preserve"> x ball size. Any effect you found in models (19) and (20) could have been related to other non-</w:t>
      </w:r>
      <w:proofErr w:type="spellStart"/>
      <w:r>
        <w:t>airdrag</w:t>
      </w:r>
      <w:proofErr w:type="spellEnd"/>
      <w:r>
        <w:t xml:space="preserve"> related effects. We know size affects perceived speed (also in depth which is not the case). </w:t>
      </w:r>
    </w:p>
  </w:comment>
  <w:comment w:id="105" w:author="Joan López-Moliner" w:date="2020-05-04T11:12:00Z" w:initials="JM">
    <w:p w14:paraId="2296C24D" w14:textId="171A8373" w:rsidR="006D1EA7" w:rsidRDefault="006D1EA7">
      <w:pPr>
        <w:pStyle w:val="CommentText"/>
      </w:pPr>
      <w:r>
        <w:rPr>
          <w:rStyle w:val="CommentReference"/>
        </w:rPr>
        <w:annotationRef/>
      </w:r>
      <w:r>
        <w:t xml:space="preserve">We </w:t>
      </w:r>
      <w:proofErr w:type="gramStart"/>
      <w:r>
        <w:t>don't</w:t>
      </w:r>
      <w:proofErr w:type="gramEnd"/>
      <w:r>
        <w:t xml:space="preserve"> know this.</w:t>
      </w:r>
    </w:p>
  </w:comment>
  <w:comment w:id="126" w:author="Joan López-Moliner" w:date="2020-05-04T11:12:00Z" w:initials="JM">
    <w:p w14:paraId="6F31923D" w14:textId="5B2B5D6F" w:rsidR="006D1EA7" w:rsidRDefault="006D1EA7">
      <w:pPr>
        <w:pStyle w:val="CommentText"/>
      </w:pPr>
      <w:r>
        <w:rPr>
          <w:rStyle w:val="CommentReference"/>
        </w:rPr>
        <w:annotationRef/>
      </w:r>
      <w:r>
        <w:t>I think we should first look at the predicted differences in the interaction air-drag x ball size</w:t>
      </w:r>
    </w:p>
  </w:comment>
  <w:comment w:id="77" w:author="Björn Jörges" w:date="2020-04-15T08:27:00Z" w:initials="BJ">
    <w:p w14:paraId="25D18B21" w14:textId="6D165437" w:rsidR="006D1EA7" w:rsidRDefault="006D1EA7">
      <w:pPr>
        <w:pStyle w:val="CommentText"/>
      </w:pPr>
      <w:r>
        <w:rPr>
          <w:rStyle w:val="CommentReference"/>
        </w:rPr>
        <w:annotationRef/>
      </w:r>
      <w:r>
        <w:t xml:space="preserve">I mis-interpreted the results for Hypothesis 2 in my first go, shame on me. The effect goes </w:t>
      </w:r>
      <w:proofErr w:type="gramStart"/>
      <w:r>
        <w:t>actually in</w:t>
      </w:r>
      <w:proofErr w:type="gramEnd"/>
      <w:r>
        <w:t xml:space="preserve"> the opposite direction of what we were expecting, which we interpret as evidence that they don’t adapt their air drag-related predictions according to the object size. Hypothesis 3 is thus obsolete. (If they </w:t>
      </w:r>
      <w:proofErr w:type="gramStart"/>
      <w:r>
        <w:t>don’t</w:t>
      </w:r>
      <w:proofErr w:type="gramEnd"/>
      <w:r>
        <w:t xml:space="preserve"> differentiate between different sizes, </w:t>
      </w:r>
      <w:proofErr w:type="spellStart"/>
      <w:r>
        <w:t>its</w:t>
      </w:r>
      <w:proofErr w:type="spellEnd"/>
      <w:r>
        <w:t xml:space="preserve"> pretty much impossible that there is an effect of texture/familiarity)</w:t>
      </w:r>
    </w:p>
  </w:comment>
  <w:comment w:id="128" w:author="Björn Jörges" w:date="2020-04-15T10:13:00Z" w:initials="BJ">
    <w:p w14:paraId="40FB1B83" w14:textId="5787AA9A" w:rsidR="006D1EA7" w:rsidRDefault="006D1EA7">
      <w:pPr>
        <w:pStyle w:val="CommentText"/>
      </w:pPr>
      <w:r>
        <w:rPr>
          <w:rStyle w:val="CommentReference"/>
        </w:rPr>
        <w:annotationRef/>
      </w:r>
      <w:r>
        <w:t>Kept to a minimum, since Hypothesis 2 was not supported</w:t>
      </w:r>
    </w:p>
  </w:comment>
  <w:comment w:id="131" w:author="Björn Jörges" w:date="2020-04-15T10:13:00Z" w:initials="BJ">
    <w:p w14:paraId="39E14699" w14:textId="77777777" w:rsidR="006D1EA7" w:rsidRDefault="006D1EA7" w:rsidP="009E4144">
      <w:pPr>
        <w:pStyle w:val="CommentText"/>
      </w:pPr>
      <w:r>
        <w:rPr>
          <w:rStyle w:val="CommentReference"/>
        </w:rPr>
        <w:annotationRef/>
      </w:r>
      <w:r>
        <w:rPr>
          <w:rStyle w:val="CommentReference"/>
        </w:rPr>
        <w:annotationRef/>
      </w:r>
      <w:r>
        <w:rPr>
          <w:rStyle w:val="CommentReference"/>
        </w:rPr>
        <w:annotationRef/>
      </w:r>
      <w:r>
        <w:t>We also removed the exploratory analyses to streamline the paper and focus on the research question</w:t>
      </w:r>
    </w:p>
    <w:p w14:paraId="184B9195" w14:textId="125E2697" w:rsidR="006D1EA7" w:rsidRDefault="006D1EA7">
      <w:pPr>
        <w:pStyle w:val="CommentText"/>
      </w:pPr>
    </w:p>
  </w:comment>
  <w:comment w:id="133" w:author="Björn Jörges" w:date="2020-04-15T08:51:00Z" w:initials="BJ">
    <w:p w14:paraId="11256BDF" w14:textId="77736068" w:rsidR="006D1EA7" w:rsidRDefault="006D1EA7">
      <w:pPr>
        <w:pStyle w:val="CommentText"/>
      </w:pPr>
      <w:r>
        <w:rPr>
          <w:rStyle w:val="CommentReference"/>
        </w:rPr>
        <w:annotationRef/>
      </w:r>
      <w:r>
        <w:t>These paragraphs are new</w:t>
      </w:r>
    </w:p>
  </w:comment>
  <w:comment w:id="134" w:author="Björn Jörges" w:date="2020-04-15T08:52:00Z" w:initials="BJ">
    <w:p w14:paraId="20466C3F" w14:textId="3AC7504A" w:rsidR="006D1EA7" w:rsidRDefault="006D1EA7">
      <w:pPr>
        <w:pStyle w:val="CommentText"/>
      </w:pPr>
      <w:r>
        <w:rPr>
          <w:rStyle w:val="CommentReference"/>
        </w:rPr>
        <w:annotationRef/>
      </w:r>
      <w:r>
        <w:t>This is new, too</w:t>
      </w:r>
    </w:p>
  </w:comment>
  <w:comment w:id="135" w:author="Björn Jörges" w:date="2020-04-15T08:52:00Z" w:initials="BJ">
    <w:p w14:paraId="0B5FE946" w14:textId="73020ED4" w:rsidR="006D1EA7" w:rsidRPr="00EA7B3C" w:rsidRDefault="006D1EA7">
      <w:pPr>
        <w:pStyle w:val="CommentText"/>
        <w:rPr>
          <w:lang w:val="es-ES"/>
        </w:rPr>
      </w:pPr>
      <w:r>
        <w:rPr>
          <w:rStyle w:val="CommentReference"/>
        </w:rPr>
        <w:annotationRef/>
      </w:r>
      <w:proofErr w:type="spellStart"/>
      <w:r w:rsidRPr="00EA7B3C">
        <w:rPr>
          <w:lang w:val="es-ES"/>
        </w:rPr>
        <w:t>Adapted</w:t>
      </w:r>
      <w:proofErr w:type="spellEnd"/>
      <w:r w:rsidRPr="00EA7B3C">
        <w:rPr>
          <w:lang w:val="es-ES"/>
        </w:rPr>
        <w:t xml:space="preserve"> </w:t>
      </w:r>
      <w:proofErr w:type="spellStart"/>
      <w:r w:rsidRPr="00EA7B3C">
        <w:rPr>
          <w:lang w:val="es-ES"/>
        </w:rPr>
        <w:t>to</w:t>
      </w:r>
      <w:proofErr w:type="spellEnd"/>
      <w:r w:rsidRPr="00EA7B3C">
        <w:rPr>
          <w:lang w:val="es-ES"/>
        </w:rPr>
        <w:t xml:space="preserve"> </w:t>
      </w:r>
      <w:proofErr w:type="spellStart"/>
      <w:r w:rsidRPr="00EA7B3C">
        <w:rPr>
          <w:lang w:val="es-ES"/>
        </w:rPr>
        <w:t>reflect</w:t>
      </w:r>
      <w:proofErr w:type="spellEnd"/>
      <w:r w:rsidRPr="00EA7B3C">
        <w:rPr>
          <w:lang w:val="es-ES"/>
        </w:rPr>
        <w:t xml:space="preserve"> </w:t>
      </w:r>
      <w:proofErr w:type="spellStart"/>
      <w:r w:rsidRPr="00EA7B3C">
        <w:rPr>
          <w:lang w:val="es-ES"/>
        </w:rPr>
        <w:t>the</w:t>
      </w:r>
      <w:proofErr w:type="spellEnd"/>
      <w:r w:rsidRPr="00EA7B3C">
        <w:rPr>
          <w:lang w:val="es-ES"/>
        </w:rPr>
        <w:t xml:space="preserve"> </w:t>
      </w:r>
      <w:proofErr w:type="spellStart"/>
      <w:r w:rsidRPr="00EA7B3C">
        <w:rPr>
          <w:lang w:val="es-ES"/>
        </w:rPr>
        <w:t>results</w:t>
      </w:r>
      <w:proofErr w:type="spellEnd"/>
    </w:p>
  </w:comment>
  <w:comment w:id="136" w:author="Björn Jörges" w:date="2020-04-15T10:26:00Z" w:initials="BJ">
    <w:p w14:paraId="19DDEE5E" w14:textId="74D4AEF5" w:rsidR="006D1EA7" w:rsidRPr="00C62312" w:rsidRDefault="006D1EA7">
      <w:pPr>
        <w:pStyle w:val="CommentText"/>
        <w:rPr>
          <w:lang w:val="es-ES"/>
        </w:rPr>
      </w:pPr>
      <w:r>
        <w:rPr>
          <w:rStyle w:val="CommentReference"/>
        </w:rPr>
        <w:annotationRef/>
      </w:r>
      <w:r w:rsidRPr="00C62312">
        <w:rPr>
          <w:lang w:val="es-ES"/>
        </w:rPr>
        <w:t xml:space="preserve">Hi </w:t>
      </w:r>
      <w:proofErr w:type="spellStart"/>
      <w:r w:rsidRPr="00C62312">
        <w:rPr>
          <w:lang w:val="es-ES"/>
        </w:rPr>
        <w:t>faltaria</w:t>
      </w:r>
      <w:proofErr w:type="spellEnd"/>
      <w:r w:rsidRPr="00C62312">
        <w:rPr>
          <w:lang w:val="es-ES"/>
        </w:rPr>
        <w:t xml:space="preserve"> el </w:t>
      </w:r>
      <w:proofErr w:type="spellStart"/>
      <w:r w:rsidRPr="00C62312">
        <w:rPr>
          <w:lang w:val="es-ES"/>
        </w:rPr>
        <w:t>teu</w:t>
      </w:r>
      <w:proofErr w:type="spellEnd"/>
      <w:r w:rsidRPr="00C62312">
        <w:rPr>
          <w:lang w:val="es-ES"/>
        </w:rPr>
        <w:t xml:space="preserve"> </w:t>
      </w:r>
      <w:proofErr w:type="spellStart"/>
      <w:r w:rsidRPr="00C62312">
        <w:rPr>
          <w:lang w:val="es-ES"/>
        </w:rPr>
        <w:t>funding</w:t>
      </w:r>
      <w:proofErr w:type="spellEnd"/>
      <w:r w:rsidRPr="00C62312">
        <w:rPr>
          <w:lang w:val="es-ES"/>
        </w:rPr>
        <w:t>,</w:t>
      </w:r>
      <w:r>
        <w:rPr>
          <w:lang w:val="es-ES"/>
        </w:rPr>
        <w:t xml:space="preserve"> no sé si encara </w:t>
      </w:r>
      <w:proofErr w:type="spellStart"/>
      <w:r>
        <w:rPr>
          <w:lang w:val="es-ES"/>
        </w:rPr>
        <w:t>és</w:t>
      </w:r>
      <w:proofErr w:type="spellEnd"/>
      <w:r>
        <w:rPr>
          <w:lang w:val="es-ES"/>
        </w:rPr>
        <w:t xml:space="preserve"> el </w:t>
      </w:r>
      <w:proofErr w:type="spellStart"/>
      <w:r>
        <w:rPr>
          <w:lang w:val="es-ES"/>
        </w:rPr>
        <w:t>mateix</w:t>
      </w:r>
      <w:proofErr w:type="spellEnd"/>
      <w:r>
        <w:rPr>
          <w:lang w:val="es-ES"/>
        </w:rPr>
        <w:t xml:space="preserve"> </w:t>
      </w:r>
      <w:proofErr w:type="spellStart"/>
      <w:r>
        <w:rPr>
          <w:lang w:val="es-ES"/>
        </w:rPr>
        <w:t>projecte</w:t>
      </w:r>
      <w:proofErr w:type="spellEnd"/>
      <w:r>
        <w:rPr>
          <w:lang w:val="es-ES"/>
        </w:rPr>
        <w:t xml:space="preserve"> del que </w:t>
      </w:r>
      <w:proofErr w:type="spellStart"/>
      <w:r>
        <w:rPr>
          <w:lang w:val="es-ES"/>
        </w:rPr>
        <w:t>tinc</w:t>
      </w:r>
      <w:proofErr w:type="spellEnd"/>
      <w:r>
        <w:rPr>
          <w:lang w:val="es-ES"/>
        </w:rPr>
        <w:t xml:space="preserve"> </w:t>
      </w:r>
      <w:proofErr w:type="spellStart"/>
      <w:r>
        <w:rPr>
          <w:lang w:val="es-ES"/>
        </w:rPr>
        <w:t>l’informació</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BC659A" w15:done="0"/>
  <w15:commentEx w15:paraId="0F1DDB6C" w15:done="0"/>
  <w15:commentEx w15:paraId="40DA9C57" w15:done="0"/>
  <w15:commentEx w15:paraId="2BEED4C3" w15:done="0"/>
  <w15:commentEx w15:paraId="4BC71C7F" w15:done="0"/>
  <w15:commentEx w15:paraId="11C3A96F" w15:done="0"/>
  <w15:commentEx w15:paraId="3ADD89BD" w15:done="0"/>
  <w15:commentEx w15:paraId="7F326BCF" w15:done="0"/>
  <w15:commentEx w15:paraId="2296C24D" w15:done="0"/>
  <w15:commentEx w15:paraId="6F31923D" w15:done="0"/>
  <w15:commentEx w15:paraId="25D18B21" w15:done="0"/>
  <w15:commentEx w15:paraId="40FB1B83" w15:done="0"/>
  <w15:commentEx w15:paraId="184B9195" w15:done="0"/>
  <w15:commentEx w15:paraId="11256BDF" w15:done="0"/>
  <w15:commentEx w15:paraId="20466C3F" w15:done="0"/>
  <w15:commentEx w15:paraId="0B5FE946" w15:done="0"/>
  <w15:commentEx w15:paraId="19DDEE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BC659A" w16cid:durableId="22413DD1"/>
  <w16cid:commentId w16cid:paraId="0F1DDB6C" w16cid:durableId="22414168"/>
  <w16cid:commentId w16cid:paraId="40DA9C57" w16cid:durableId="22414269"/>
  <w16cid:commentId w16cid:paraId="2BEED4C3" w16cid:durableId="22414198"/>
  <w16cid:commentId w16cid:paraId="4BC71C7F" w16cid:durableId="224143C6"/>
  <w16cid:commentId w16cid:paraId="11C3A96F" w16cid:durableId="22414252"/>
  <w16cid:commentId w16cid:paraId="3ADD89BD" w16cid:durableId="2241438C"/>
  <w16cid:commentId w16cid:paraId="7F326BCF" w16cid:durableId="225A7625"/>
  <w16cid:commentId w16cid:paraId="2296C24D" w16cid:durableId="225A770C"/>
  <w16cid:commentId w16cid:paraId="6F31923D" w16cid:durableId="225A7730"/>
  <w16cid:commentId w16cid:paraId="25D18B21" w16cid:durableId="224143FB"/>
  <w16cid:commentId w16cid:paraId="40FB1B83" w16cid:durableId="22415CDC"/>
  <w16cid:commentId w16cid:paraId="184B9195" w16cid:durableId="22415CC7"/>
  <w16cid:commentId w16cid:paraId="11256BDF" w16cid:durableId="2241499F"/>
  <w16cid:commentId w16cid:paraId="20466C3F" w16cid:durableId="224149BD"/>
  <w16cid:commentId w16cid:paraId="0B5FE946" w16cid:durableId="224149C8"/>
  <w16cid:commentId w16cid:paraId="19DDEE5E" w16cid:durableId="22415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7DCD5" w14:textId="77777777" w:rsidR="00C820CB" w:rsidRDefault="00C820CB" w:rsidP="006C306C">
      <w:pPr>
        <w:spacing w:after="0" w:line="240" w:lineRule="auto"/>
      </w:pPr>
      <w:r>
        <w:separator/>
      </w:r>
    </w:p>
  </w:endnote>
  <w:endnote w:type="continuationSeparator" w:id="0">
    <w:p w14:paraId="3A6448E9" w14:textId="77777777" w:rsidR="00C820CB" w:rsidRDefault="00C820CB"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64361" w14:textId="77777777" w:rsidR="00C820CB" w:rsidRDefault="00C820CB" w:rsidP="006C306C">
      <w:pPr>
        <w:spacing w:after="0" w:line="240" w:lineRule="auto"/>
      </w:pPr>
      <w:r>
        <w:separator/>
      </w:r>
    </w:p>
  </w:footnote>
  <w:footnote w:type="continuationSeparator" w:id="0">
    <w:p w14:paraId="0AAE6511" w14:textId="77777777" w:rsidR="00C820CB" w:rsidRDefault="00C820CB"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0979"/>
    <w:rsid w:val="000132A7"/>
    <w:rsid w:val="000202FC"/>
    <w:rsid w:val="000244CD"/>
    <w:rsid w:val="000259B3"/>
    <w:rsid w:val="00034E1A"/>
    <w:rsid w:val="000430F8"/>
    <w:rsid w:val="00044507"/>
    <w:rsid w:val="00044BE3"/>
    <w:rsid w:val="0004593D"/>
    <w:rsid w:val="00047573"/>
    <w:rsid w:val="000478E1"/>
    <w:rsid w:val="00047F60"/>
    <w:rsid w:val="000515AC"/>
    <w:rsid w:val="00054B68"/>
    <w:rsid w:val="0006438B"/>
    <w:rsid w:val="00065819"/>
    <w:rsid w:val="00066B47"/>
    <w:rsid w:val="00067501"/>
    <w:rsid w:val="00070687"/>
    <w:rsid w:val="00074BFA"/>
    <w:rsid w:val="00082B8C"/>
    <w:rsid w:val="000856B8"/>
    <w:rsid w:val="00091DE0"/>
    <w:rsid w:val="00096D90"/>
    <w:rsid w:val="000971C8"/>
    <w:rsid w:val="000A2775"/>
    <w:rsid w:val="000A4CE4"/>
    <w:rsid w:val="000A7086"/>
    <w:rsid w:val="000B4906"/>
    <w:rsid w:val="000B5F57"/>
    <w:rsid w:val="000B75DA"/>
    <w:rsid w:val="000C59D9"/>
    <w:rsid w:val="000C5B16"/>
    <w:rsid w:val="000D5AD7"/>
    <w:rsid w:val="000D68EA"/>
    <w:rsid w:val="000D73FA"/>
    <w:rsid w:val="000E0ABF"/>
    <w:rsid w:val="000E1078"/>
    <w:rsid w:val="000E10F8"/>
    <w:rsid w:val="000E1AC4"/>
    <w:rsid w:val="000E24ED"/>
    <w:rsid w:val="000E5B03"/>
    <w:rsid w:val="000E6EF4"/>
    <w:rsid w:val="000F2606"/>
    <w:rsid w:val="000F418C"/>
    <w:rsid w:val="000F42BF"/>
    <w:rsid w:val="000F705F"/>
    <w:rsid w:val="00103BDD"/>
    <w:rsid w:val="001045AC"/>
    <w:rsid w:val="00115BD2"/>
    <w:rsid w:val="00122D16"/>
    <w:rsid w:val="00122EC3"/>
    <w:rsid w:val="00126A28"/>
    <w:rsid w:val="001319FA"/>
    <w:rsid w:val="001328CE"/>
    <w:rsid w:val="00134409"/>
    <w:rsid w:val="00137912"/>
    <w:rsid w:val="00143A8E"/>
    <w:rsid w:val="00144185"/>
    <w:rsid w:val="00147804"/>
    <w:rsid w:val="001525FD"/>
    <w:rsid w:val="00153222"/>
    <w:rsid w:val="00153790"/>
    <w:rsid w:val="0015469C"/>
    <w:rsid w:val="00154AE2"/>
    <w:rsid w:val="00161216"/>
    <w:rsid w:val="00162546"/>
    <w:rsid w:val="00164BC2"/>
    <w:rsid w:val="0016726D"/>
    <w:rsid w:val="0017318A"/>
    <w:rsid w:val="00173434"/>
    <w:rsid w:val="00173954"/>
    <w:rsid w:val="00177D47"/>
    <w:rsid w:val="00182B1C"/>
    <w:rsid w:val="0018574F"/>
    <w:rsid w:val="00190F8C"/>
    <w:rsid w:val="00191DD9"/>
    <w:rsid w:val="00196BBA"/>
    <w:rsid w:val="001974BB"/>
    <w:rsid w:val="00197569"/>
    <w:rsid w:val="001A5466"/>
    <w:rsid w:val="001B04A3"/>
    <w:rsid w:val="001B114B"/>
    <w:rsid w:val="001B31EA"/>
    <w:rsid w:val="001B3C08"/>
    <w:rsid w:val="001B458B"/>
    <w:rsid w:val="001B5DC4"/>
    <w:rsid w:val="001B6041"/>
    <w:rsid w:val="001B67E1"/>
    <w:rsid w:val="001C092D"/>
    <w:rsid w:val="001C2ADD"/>
    <w:rsid w:val="001D3148"/>
    <w:rsid w:val="001D324F"/>
    <w:rsid w:val="001D4959"/>
    <w:rsid w:val="001D4980"/>
    <w:rsid w:val="001D62CA"/>
    <w:rsid w:val="001E1A2F"/>
    <w:rsid w:val="001E6985"/>
    <w:rsid w:val="001E794D"/>
    <w:rsid w:val="001F2C35"/>
    <w:rsid w:val="001F697B"/>
    <w:rsid w:val="00204BE8"/>
    <w:rsid w:val="00205DB3"/>
    <w:rsid w:val="00211086"/>
    <w:rsid w:val="0021179F"/>
    <w:rsid w:val="00211F5D"/>
    <w:rsid w:val="00213E1A"/>
    <w:rsid w:val="002142C8"/>
    <w:rsid w:val="00217239"/>
    <w:rsid w:val="00222632"/>
    <w:rsid w:val="00230E88"/>
    <w:rsid w:val="00231BFC"/>
    <w:rsid w:val="002366B2"/>
    <w:rsid w:val="00236FA5"/>
    <w:rsid w:val="00237569"/>
    <w:rsid w:val="00255627"/>
    <w:rsid w:val="0025722C"/>
    <w:rsid w:val="002577EB"/>
    <w:rsid w:val="00262789"/>
    <w:rsid w:val="00263B7F"/>
    <w:rsid w:val="002649F5"/>
    <w:rsid w:val="00265AF1"/>
    <w:rsid w:val="0026680F"/>
    <w:rsid w:val="00276C55"/>
    <w:rsid w:val="00277B3F"/>
    <w:rsid w:val="0028008E"/>
    <w:rsid w:val="0028204D"/>
    <w:rsid w:val="002827A0"/>
    <w:rsid w:val="002872D2"/>
    <w:rsid w:val="002942E8"/>
    <w:rsid w:val="002A1ADA"/>
    <w:rsid w:val="002A7D6F"/>
    <w:rsid w:val="002B09EC"/>
    <w:rsid w:val="002B0EC1"/>
    <w:rsid w:val="002B30EB"/>
    <w:rsid w:val="002B4499"/>
    <w:rsid w:val="002B5068"/>
    <w:rsid w:val="002C02FC"/>
    <w:rsid w:val="002C3FA2"/>
    <w:rsid w:val="002C56EC"/>
    <w:rsid w:val="002D59C0"/>
    <w:rsid w:val="002D7BF1"/>
    <w:rsid w:val="002E1527"/>
    <w:rsid w:val="002E6967"/>
    <w:rsid w:val="002E7542"/>
    <w:rsid w:val="002F0A4C"/>
    <w:rsid w:val="002F33E5"/>
    <w:rsid w:val="002F3527"/>
    <w:rsid w:val="002F519B"/>
    <w:rsid w:val="002F5989"/>
    <w:rsid w:val="002F5A92"/>
    <w:rsid w:val="002F5AA3"/>
    <w:rsid w:val="0030022A"/>
    <w:rsid w:val="00312842"/>
    <w:rsid w:val="00315F59"/>
    <w:rsid w:val="0031622F"/>
    <w:rsid w:val="00320647"/>
    <w:rsid w:val="003227F1"/>
    <w:rsid w:val="00323E58"/>
    <w:rsid w:val="003242A4"/>
    <w:rsid w:val="00325883"/>
    <w:rsid w:val="003320B6"/>
    <w:rsid w:val="00332167"/>
    <w:rsid w:val="00333636"/>
    <w:rsid w:val="00333B0A"/>
    <w:rsid w:val="00334A43"/>
    <w:rsid w:val="00336BA5"/>
    <w:rsid w:val="00341BDC"/>
    <w:rsid w:val="00345AF4"/>
    <w:rsid w:val="003518C5"/>
    <w:rsid w:val="00361706"/>
    <w:rsid w:val="00365A71"/>
    <w:rsid w:val="003672A6"/>
    <w:rsid w:val="003824FB"/>
    <w:rsid w:val="003861EE"/>
    <w:rsid w:val="00392FE6"/>
    <w:rsid w:val="00393F22"/>
    <w:rsid w:val="00394CD9"/>
    <w:rsid w:val="00395EC1"/>
    <w:rsid w:val="0039660F"/>
    <w:rsid w:val="003A095A"/>
    <w:rsid w:val="003A1ECD"/>
    <w:rsid w:val="003A2264"/>
    <w:rsid w:val="003A5D6B"/>
    <w:rsid w:val="003A6B67"/>
    <w:rsid w:val="003A7931"/>
    <w:rsid w:val="003B2872"/>
    <w:rsid w:val="003B378A"/>
    <w:rsid w:val="003B37C6"/>
    <w:rsid w:val="003C1AE8"/>
    <w:rsid w:val="003C36C4"/>
    <w:rsid w:val="003D00A7"/>
    <w:rsid w:val="003D269E"/>
    <w:rsid w:val="003D4526"/>
    <w:rsid w:val="003D6303"/>
    <w:rsid w:val="003D6362"/>
    <w:rsid w:val="003E1FB8"/>
    <w:rsid w:val="003E5D39"/>
    <w:rsid w:val="003E605F"/>
    <w:rsid w:val="003E6AC3"/>
    <w:rsid w:val="003E7C85"/>
    <w:rsid w:val="003F248C"/>
    <w:rsid w:val="003F4A3B"/>
    <w:rsid w:val="003F7138"/>
    <w:rsid w:val="00401D9B"/>
    <w:rsid w:val="004052C0"/>
    <w:rsid w:val="00410C3D"/>
    <w:rsid w:val="004140C9"/>
    <w:rsid w:val="0041727E"/>
    <w:rsid w:val="00417EA9"/>
    <w:rsid w:val="00422259"/>
    <w:rsid w:val="00423C69"/>
    <w:rsid w:val="00426B87"/>
    <w:rsid w:val="00426C0D"/>
    <w:rsid w:val="004346A8"/>
    <w:rsid w:val="0043561A"/>
    <w:rsid w:val="0043611B"/>
    <w:rsid w:val="004423E9"/>
    <w:rsid w:val="004439FB"/>
    <w:rsid w:val="00443E89"/>
    <w:rsid w:val="00454CF0"/>
    <w:rsid w:val="0046001F"/>
    <w:rsid w:val="0046022A"/>
    <w:rsid w:val="004609FC"/>
    <w:rsid w:val="0046135E"/>
    <w:rsid w:val="00461D30"/>
    <w:rsid w:val="004644B3"/>
    <w:rsid w:val="004662F3"/>
    <w:rsid w:val="00470041"/>
    <w:rsid w:val="004750B3"/>
    <w:rsid w:val="00480BAA"/>
    <w:rsid w:val="00483CDD"/>
    <w:rsid w:val="00483E1D"/>
    <w:rsid w:val="00486DE5"/>
    <w:rsid w:val="004876A1"/>
    <w:rsid w:val="004915C7"/>
    <w:rsid w:val="00494A47"/>
    <w:rsid w:val="004A25AA"/>
    <w:rsid w:val="004A4C6D"/>
    <w:rsid w:val="004A61C4"/>
    <w:rsid w:val="004A71E1"/>
    <w:rsid w:val="004A78FD"/>
    <w:rsid w:val="004B2274"/>
    <w:rsid w:val="004B4255"/>
    <w:rsid w:val="004B7C16"/>
    <w:rsid w:val="004C2528"/>
    <w:rsid w:val="004C4C24"/>
    <w:rsid w:val="004C61B3"/>
    <w:rsid w:val="004C6B75"/>
    <w:rsid w:val="004C7734"/>
    <w:rsid w:val="004E484D"/>
    <w:rsid w:val="004F0E1B"/>
    <w:rsid w:val="004F2001"/>
    <w:rsid w:val="004F3A92"/>
    <w:rsid w:val="005022B4"/>
    <w:rsid w:val="00502D24"/>
    <w:rsid w:val="0050495C"/>
    <w:rsid w:val="005072B1"/>
    <w:rsid w:val="0051170F"/>
    <w:rsid w:val="00511B44"/>
    <w:rsid w:val="005120FD"/>
    <w:rsid w:val="00512391"/>
    <w:rsid w:val="00512D64"/>
    <w:rsid w:val="00513254"/>
    <w:rsid w:val="00513D5E"/>
    <w:rsid w:val="00517E66"/>
    <w:rsid w:val="005203F7"/>
    <w:rsid w:val="005208E9"/>
    <w:rsid w:val="00522EC5"/>
    <w:rsid w:val="0052442D"/>
    <w:rsid w:val="00527240"/>
    <w:rsid w:val="00534500"/>
    <w:rsid w:val="00534A34"/>
    <w:rsid w:val="00540D32"/>
    <w:rsid w:val="005445C6"/>
    <w:rsid w:val="0054533C"/>
    <w:rsid w:val="00546890"/>
    <w:rsid w:val="005514C5"/>
    <w:rsid w:val="005522E7"/>
    <w:rsid w:val="00554D7B"/>
    <w:rsid w:val="00555821"/>
    <w:rsid w:val="005663F8"/>
    <w:rsid w:val="005724E4"/>
    <w:rsid w:val="00574A34"/>
    <w:rsid w:val="00576ACE"/>
    <w:rsid w:val="00577780"/>
    <w:rsid w:val="00580956"/>
    <w:rsid w:val="00581CCE"/>
    <w:rsid w:val="00583567"/>
    <w:rsid w:val="00585980"/>
    <w:rsid w:val="005879B6"/>
    <w:rsid w:val="005914F7"/>
    <w:rsid w:val="00591599"/>
    <w:rsid w:val="00591D55"/>
    <w:rsid w:val="0059303D"/>
    <w:rsid w:val="00593887"/>
    <w:rsid w:val="00593F18"/>
    <w:rsid w:val="005A1895"/>
    <w:rsid w:val="005B244E"/>
    <w:rsid w:val="005B2920"/>
    <w:rsid w:val="005B2E73"/>
    <w:rsid w:val="005B3EC0"/>
    <w:rsid w:val="005B560C"/>
    <w:rsid w:val="005C2640"/>
    <w:rsid w:val="005C4A79"/>
    <w:rsid w:val="005C547D"/>
    <w:rsid w:val="005C7B1B"/>
    <w:rsid w:val="005D07FC"/>
    <w:rsid w:val="005D15B0"/>
    <w:rsid w:val="005D37AF"/>
    <w:rsid w:val="005D664E"/>
    <w:rsid w:val="005E04FB"/>
    <w:rsid w:val="005E1751"/>
    <w:rsid w:val="005E7197"/>
    <w:rsid w:val="005E7A59"/>
    <w:rsid w:val="005F18E2"/>
    <w:rsid w:val="005F3500"/>
    <w:rsid w:val="005F36B6"/>
    <w:rsid w:val="006000DE"/>
    <w:rsid w:val="006031A4"/>
    <w:rsid w:val="00603584"/>
    <w:rsid w:val="00607E14"/>
    <w:rsid w:val="00612A31"/>
    <w:rsid w:val="00617AA1"/>
    <w:rsid w:val="006221BA"/>
    <w:rsid w:val="00622426"/>
    <w:rsid w:val="00622DAF"/>
    <w:rsid w:val="00624045"/>
    <w:rsid w:val="006352FD"/>
    <w:rsid w:val="00640A0D"/>
    <w:rsid w:val="00641C7A"/>
    <w:rsid w:val="00645F99"/>
    <w:rsid w:val="00652E8A"/>
    <w:rsid w:val="006565D9"/>
    <w:rsid w:val="00660D60"/>
    <w:rsid w:val="006613B4"/>
    <w:rsid w:val="00662D79"/>
    <w:rsid w:val="006638EB"/>
    <w:rsid w:val="00665486"/>
    <w:rsid w:val="006662F8"/>
    <w:rsid w:val="00667662"/>
    <w:rsid w:val="006778A0"/>
    <w:rsid w:val="00683CFE"/>
    <w:rsid w:val="00683D69"/>
    <w:rsid w:val="00684BA5"/>
    <w:rsid w:val="00690FD5"/>
    <w:rsid w:val="0069592A"/>
    <w:rsid w:val="0069651A"/>
    <w:rsid w:val="00696B84"/>
    <w:rsid w:val="006A00B6"/>
    <w:rsid w:val="006A1FC1"/>
    <w:rsid w:val="006A2DC5"/>
    <w:rsid w:val="006A3C12"/>
    <w:rsid w:val="006A3E75"/>
    <w:rsid w:val="006A3F83"/>
    <w:rsid w:val="006A5074"/>
    <w:rsid w:val="006B0A66"/>
    <w:rsid w:val="006B4469"/>
    <w:rsid w:val="006B4F90"/>
    <w:rsid w:val="006B733B"/>
    <w:rsid w:val="006C035F"/>
    <w:rsid w:val="006C0436"/>
    <w:rsid w:val="006C0DE8"/>
    <w:rsid w:val="006C0E39"/>
    <w:rsid w:val="006C306C"/>
    <w:rsid w:val="006C452D"/>
    <w:rsid w:val="006C6853"/>
    <w:rsid w:val="006D07B1"/>
    <w:rsid w:val="006D19B8"/>
    <w:rsid w:val="006D1EA7"/>
    <w:rsid w:val="006D2A4C"/>
    <w:rsid w:val="006D5EB5"/>
    <w:rsid w:val="006E0C61"/>
    <w:rsid w:val="006E44AD"/>
    <w:rsid w:val="006E6655"/>
    <w:rsid w:val="006F109A"/>
    <w:rsid w:val="006F1CCA"/>
    <w:rsid w:val="006F1E4D"/>
    <w:rsid w:val="006F284C"/>
    <w:rsid w:val="006F5F89"/>
    <w:rsid w:val="00706A91"/>
    <w:rsid w:val="00706C13"/>
    <w:rsid w:val="00707A8B"/>
    <w:rsid w:val="007108A9"/>
    <w:rsid w:val="00715460"/>
    <w:rsid w:val="007164E4"/>
    <w:rsid w:val="007212FD"/>
    <w:rsid w:val="00721DF3"/>
    <w:rsid w:val="0072302C"/>
    <w:rsid w:val="007234B3"/>
    <w:rsid w:val="0072483C"/>
    <w:rsid w:val="00726106"/>
    <w:rsid w:val="00732E22"/>
    <w:rsid w:val="00737D5F"/>
    <w:rsid w:val="007406AD"/>
    <w:rsid w:val="00745CD3"/>
    <w:rsid w:val="007615FA"/>
    <w:rsid w:val="00763A72"/>
    <w:rsid w:val="007651EB"/>
    <w:rsid w:val="00766971"/>
    <w:rsid w:val="00770BC8"/>
    <w:rsid w:val="0077135F"/>
    <w:rsid w:val="00777712"/>
    <w:rsid w:val="0078018B"/>
    <w:rsid w:val="00785D38"/>
    <w:rsid w:val="00793F11"/>
    <w:rsid w:val="00794692"/>
    <w:rsid w:val="00795C4F"/>
    <w:rsid w:val="00797B60"/>
    <w:rsid w:val="007A5EA5"/>
    <w:rsid w:val="007A697D"/>
    <w:rsid w:val="007A6B14"/>
    <w:rsid w:val="007B19AF"/>
    <w:rsid w:val="007C2B3C"/>
    <w:rsid w:val="007C392A"/>
    <w:rsid w:val="007C696F"/>
    <w:rsid w:val="007C7DAE"/>
    <w:rsid w:val="007D032D"/>
    <w:rsid w:val="007D065C"/>
    <w:rsid w:val="007D0A74"/>
    <w:rsid w:val="007D41E8"/>
    <w:rsid w:val="007E2DE2"/>
    <w:rsid w:val="007E51E7"/>
    <w:rsid w:val="007F1585"/>
    <w:rsid w:val="007F16ED"/>
    <w:rsid w:val="008029BE"/>
    <w:rsid w:val="00813196"/>
    <w:rsid w:val="00815FEF"/>
    <w:rsid w:val="00816446"/>
    <w:rsid w:val="008221D9"/>
    <w:rsid w:val="00823409"/>
    <w:rsid w:val="0082560E"/>
    <w:rsid w:val="00833A98"/>
    <w:rsid w:val="00835FA1"/>
    <w:rsid w:val="0083628E"/>
    <w:rsid w:val="00836352"/>
    <w:rsid w:val="00836F61"/>
    <w:rsid w:val="008406FA"/>
    <w:rsid w:val="008419DC"/>
    <w:rsid w:val="008440D4"/>
    <w:rsid w:val="00844E1E"/>
    <w:rsid w:val="00847DEE"/>
    <w:rsid w:val="008518F2"/>
    <w:rsid w:val="00861745"/>
    <w:rsid w:val="00861BF2"/>
    <w:rsid w:val="00862538"/>
    <w:rsid w:val="00864A40"/>
    <w:rsid w:val="00864D4C"/>
    <w:rsid w:val="008663AB"/>
    <w:rsid w:val="0087016A"/>
    <w:rsid w:val="008712D9"/>
    <w:rsid w:val="00871AA0"/>
    <w:rsid w:val="00874357"/>
    <w:rsid w:val="00883F65"/>
    <w:rsid w:val="00884505"/>
    <w:rsid w:val="00896872"/>
    <w:rsid w:val="008A505D"/>
    <w:rsid w:val="008A613C"/>
    <w:rsid w:val="008A716B"/>
    <w:rsid w:val="008A7A14"/>
    <w:rsid w:val="008B0325"/>
    <w:rsid w:val="008B06CA"/>
    <w:rsid w:val="008B3741"/>
    <w:rsid w:val="008B3B7C"/>
    <w:rsid w:val="008B666B"/>
    <w:rsid w:val="008B6F26"/>
    <w:rsid w:val="008C2054"/>
    <w:rsid w:val="008C6CFC"/>
    <w:rsid w:val="008C6D9F"/>
    <w:rsid w:val="008D24EA"/>
    <w:rsid w:val="008D6DCF"/>
    <w:rsid w:val="008E25CB"/>
    <w:rsid w:val="008E2C2F"/>
    <w:rsid w:val="008E4971"/>
    <w:rsid w:val="008E7F6B"/>
    <w:rsid w:val="008F2DF0"/>
    <w:rsid w:val="00901CB6"/>
    <w:rsid w:val="0090257E"/>
    <w:rsid w:val="009044FC"/>
    <w:rsid w:val="0090664C"/>
    <w:rsid w:val="00907FFC"/>
    <w:rsid w:val="0091260F"/>
    <w:rsid w:val="00914AB2"/>
    <w:rsid w:val="00924FB4"/>
    <w:rsid w:val="0092614D"/>
    <w:rsid w:val="00926303"/>
    <w:rsid w:val="0093129F"/>
    <w:rsid w:val="0093283D"/>
    <w:rsid w:val="00936508"/>
    <w:rsid w:val="0094215C"/>
    <w:rsid w:val="0094391A"/>
    <w:rsid w:val="0094481C"/>
    <w:rsid w:val="009546E1"/>
    <w:rsid w:val="0095639F"/>
    <w:rsid w:val="00956E54"/>
    <w:rsid w:val="00961DA2"/>
    <w:rsid w:val="009633B5"/>
    <w:rsid w:val="00967DBD"/>
    <w:rsid w:val="00967F04"/>
    <w:rsid w:val="00972E3B"/>
    <w:rsid w:val="00973BEE"/>
    <w:rsid w:val="009754A8"/>
    <w:rsid w:val="00975D41"/>
    <w:rsid w:val="009774A8"/>
    <w:rsid w:val="0097779D"/>
    <w:rsid w:val="00982D30"/>
    <w:rsid w:val="0099052F"/>
    <w:rsid w:val="00990B00"/>
    <w:rsid w:val="00992E8F"/>
    <w:rsid w:val="00993195"/>
    <w:rsid w:val="0099376C"/>
    <w:rsid w:val="00993D85"/>
    <w:rsid w:val="00993F30"/>
    <w:rsid w:val="00995EB9"/>
    <w:rsid w:val="00996E9E"/>
    <w:rsid w:val="0099701D"/>
    <w:rsid w:val="009A0979"/>
    <w:rsid w:val="009A25C5"/>
    <w:rsid w:val="009A26A6"/>
    <w:rsid w:val="009A53CB"/>
    <w:rsid w:val="009B5E1D"/>
    <w:rsid w:val="009B702B"/>
    <w:rsid w:val="009C2ACB"/>
    <w:rsid w:val="009C3185"/>
    <w:rsid w:val="009C404C"/>
    <w:rsid w:val="009D2D33"/>
    <w:rsid w:val="009D32B4"/>
    <w:rsid w:val="009D5335"/>
    <w:rsid w:val="009D6BC6"/>
    <w:rsid w:val="009D772E"/>
    <w:rsid w:val="009E3B5C"/>
    <w:rsid w:val="009E4144"/>
    <w:rsid w:val="009E536D"/>
    <w:rsid w:val="009F0869"/>
    <w:rsid w:val="009F45C9"/>
    <w:rsid w:val="009F4868"/>
    <w:rsid w:val="009F4A02"/>
    <w:rsid w:val="00A020E6"/>
    <w:rsid w:val="00A0459C"/>
    <w:rsid w:val="00A06443"/>
    <w:rsid w:val="00A06FFE"/>
    <w:rsid w:val="00A07C33"/>
    <w:rsid w:val="00A07F7B"/>
    <w:rsid w:val="00A17055"/>
    <w:rsid w:val="00A1729D"/>
    <w:rsid w:val="00A2275C"/>
    <w:rsid w:val="00A27E06"/>
    <w:rsid w:val="00A303C4"/>
    <w:rsid w:val="00A367D0"/>
    <w:rsid w:val="00A37696"/>
    <w:rsid w:val="00A40624"/>
    <w:rsid w:val="00A41AA2"/>
    <w:rsid w:val="00A46775"/>
    <w:rsid w:val="00A47273"/>
    <w:rsid w:val="00A511C2"/>
    <w:rsid w:val="00A51228"/>
    <w:rsid w:val="00A524D0"/>
    <w:rsid w:val="00A530B9"/>
    <w:rsid w:val="00A55EAE"/>
    <w:rsid w:val="00A5753F"/>
    <w:rsid w:val="00A6399B"/>
    <w:rsid w:val="00A63E27"/>
    <w:rsid w:val="00A6529B"/>
    <w:rsid w:val="00A71864"/>
    <w:rsid w:val="00A72038"/>
    <w:rsid w:val="00A72E30"/>
    <w:rsid w:val="00A76159"/>
    <w:rsid w:val="00A76338"/>
    <w:rsid w:val="00A77E81"/>
    <w:rsid w:val="00A81DFE"/>
    <w:rsid w:val="00A8343D"/>
    <w:rsid w:val="00A84BFB"/>
    <w:rsid w:val="00A86EF7"/>
    <w:rsid w:val="00A906F7"/>
    <w:rsid w:val="00A94113"/>
    <w:rsid w:val="00A9544D"/>
    <w:rsid w:val="00AA26FA"/>
    <w:rsid w:val="00AA3A4E"/>
    <w:rsid w:val="00AA7417"/>
    <w:rsid w:val="00AB22DD"/>
    <w:rsid w:val="00AC21D7"/>
    <w:rsid w:val="00AC769C"/>
    <w:rsid w:val="00AC7BFB"/>
    <w:rsid w:val="00AE1848"/>
    <w:rsid w:val="00AE384F"/>
    <w:rsid w:val="00AF0CE6"/>
    <w:rsid w:val="00AF1CD8"/>
    <w:rsid w:val="00AF1EE1"/>
    <w:rsid w:val="00AF42C1"/>
    <w:rsid w:val="00AF4421"/>
    <w:rsid w:val="00B002D0"/>
    <w:rsid w:val="00B00CD6"/>
    <w:rsid w:val="00B02A5F"/>
    <w:rsid w:val="00B03A3D"/>
    <w:rsid w:val="00B041E1"/>
    <w:rsid w:val="00B07FC5"/>
    <w:rsid w:val="00B13554"/>
    <w:rsid w:val="00B136E5"/>
    <w:rsid w:val="00B1371B"/>
    <w:rsid w:val="00B17887"/>
    <w:rsid w:val="00B22037"/>
    <w:rsid w:val="00B222CC"/>
    <w:rsid w:val="00B24AD3"/>
    <w:rsid w:val="00B26687"/>
    <w:rsid w:val="00B26A2C"/>
    <w:rsid w:val="00B27886"/>
    <w:rsid w:val="00B35C82"/>
    <w:rsid w:val="00B35F54"/>
    <w:rsid w:val="00B40F2F"/>
    <w:rsid w:val="00B422F1"/>
    <w:rsid w:val="00B4419B"/>
    <w:rsid w:val="00B471AB"/>
    <w:rsid w:val="00B4725D"/>
    <w:rsid w:val="00B47E32"/>
    <w:rsid w:val="00B51519"/>
    <w:rsid w:val="00B56F10"/>
    <w:rsid w:val="00B651B8"/>
    <w:rsid w:val="00B664E3"/>
    <w:rsid w:val="00B66FE9"/>
    <w:rsid w:val="00B732B7"/>
    <w:rsid w:val="00B751F7"/>
    <w:rsid w:val="00B76301"/>
    <w:rsid w:val="00B76DE8"/>
    <w:rsid w:val="00B76F2F"/>
    <w:rsid w:val="00B76F61"/>
    <w:rsid w:val="00B807E4"/>
    <w:rsid w:val="00B83FDA"/>
    <w:rsid w:val="00B844FA"/>
    <w:rsid w:val="00B86946"/>
    <w:rsid w:val="00B91A13"/>
    <w:rsid w:val="00B93E27"/>
    <w:rsid w:val="00B97D5D"/>
    <w:rsid w:val="00BA075D"/>
    <w:rsid w:val="00BA0BC7"/>
    <w:rsid w:val="00BA0D9F"/>
    <w:rsid w:val="00BA2BFE"/>
    <w:rsid w:val="00BA3652"/>
    <w:rsid w:val="00BA5605"/>
    <w:rsid w:val="00BA7001"/>
    <w:rsid w:val="00BB37A1"/>
    <w:rsid w:val="00BB7152"/>
    <w:rsid w:val="00BC1BB1"/>
    <w:rsid w:val="00BC341D"/>
    <w:rsid w:val="00BC34E7"/>
    <w:rsid w:val="00BC575F"/>
    <w:rsid w:val="00BC5EA2"/>
    <w:rsid w:val="00BC625C"/>
    <w:rsid w:val="00BC6687"/>
    <w:rsid w:val="00BC72AC"/>
    <w:rsid w:val="00BC780D"/>
    <w:rsid w:val="00BD7E36"/>
    <w:rsid w:val="00BE04CF"/>
    <w:rsid w:val="00BE1489"/>
    <w:rsid w:val="00BE52C6"/>
    <w:rsid w:val="00BE7983"/>
    <w:rsid w:val="00BF3F46"/>
    <w:rsid w:val="00BF42C5"/>
    <w:rsid w:val="00BF6217"/>
    <w:rsid w:val="00BF6A66"/>
    <w:rsid w:val="00BF720B"/>
    <w:rsid w:val="00C01D2C"/>
    <w:rsid w:val="00C064B6"/>
    <w:rsid w:val="00C0675E"/>
    <w:rsid w:val="00C10AA1"/>
    <w:rsid w:val="00C120FE"/>
    <w:rsid w:val="00C15D3D"/>
    <w:rsid w:val="00C16886"/>
    <w:rsid w:val="00C174DC"/>
    <w:rsid w:val="00C206C5"/>
    <w:rsid w:val="00C21C25"/>
    <w:rsid w:val="00C21D42"/>
    <w:rsid w:val="00C31C34"/>
    <w:rsid w:val="00C3480F"/>
    <w:rsid w:val="00C374BB"/>
    <w:rsid w:val="00C37F7A"/>
    <w:rsid w:val="00C468AA"/>
    <w:rsid w:val="00C5078A"/>
    <w:rsid w:val="00C53225"/>
    <w:rsid w:val="00C55203"/>
    <w:rsid w:val="00C607DA"/>
    <w:rsid w:val="00C62312"/>
    <w:rsid w:val="00C63A7A"/>
    <w:rsid w:val="00C64662"/>
    <w:rsid w:val="00C64A62"/>
    <w:rsid w:val="00C702F9"/>
    <w:rsid w:val="00C71AA0"/>
    <w:rsid w:val="00C72142"/>
    <w:rsid w:val="00C76404"/>
    <w:rsid w:val="00C77F21"/>
    <w:rsid w:val="00C80D55"/>
    <w:rsid w:val="00C820CB"/>
    <w:rsid w:val="00C8333D"/>
    <w:rsid w:val="00C8388B"/>
    <w:rsid w:val="00C8393C"/>
    <w:rsid w:val="00C83D2F"/>
    <w:rsid w:val="00C873FC"/>
    <w:rsid w:val="00C87709"/>
    <w:rsid w:val="00C87D6D"/>
    <w:rsid w:val="00C901E3"/>
    <w:rsid w:val="00C91E67"/>
    <w:rsid w:val="00C92498"/>
    <w:rsid w:val="00C92624"/>
    <w:rsid w:val="00C94E29"/>
    <w:rsid w:val="00C96C25"/>
    <w:rsid w:val="00C97C9C"/>
    <w:rsid w:val="00C97FBE"/>
    <w:rsid w:val="00CA1FC6"/>
    <w:rsid w:val="00CA45CA"/>
    <w:rsid w:val="00CA482E"/>
    <w:rsid w:val="00CA7CD8"/>
    <w:rsid w:val="00CB678A"/>
    <w:rsid w:val="00CC10F4"/>
    <w:rsid w:val="00CC6DAB"/>
    <w:rsid w:val="00CD05C5"/>
    <w:rsid w:val="00CD2923"/>
    <w:rsid w:val="00CE140E"/>
    <w:rsid w:val="00CF2614"/>
    <w:rsid w:val="00CF346A"/>
    <w:rsid w:val="00CF40B7"/>
    <w:rsid w:val="00CF4208"/>
    <w:rsid w:val="00CF6587"/>
    <w:rsid w:val="00CF6A26"/>
    <w:rsid w:val="00CF6CCA"/>
    <w:rsid w:val="00CF6E29"/>
    <w:rsid w:val="00D0188E"/>
    <w:rsid w:val="00D01C7F"/>
    <w:rsid w:val="00D04C00"/>
    <w:rsid w:val="00D1169B"/>
    <w:rsid w:val="00D1708A"/>
    <w:rsid w:val="00D23FCC"/>
    <w:rsid w:val="00D3242D"/>
    <w:rsid w:val="00D353B6"/>
    <w:rsid w:val="00D4291E"/>
    <w:rsid w:val="00D473A2"/>
    <w:rsid w:val="00D57C5D"/>
    <w:rsid w:val="00D63515"/>
    <w:rsid w:val="00D671F3"/>
    <w:rsid w:val="00D723DF"/>
    <w:rsid w:val="00D72703"/>
    <w:rsid w:val="00D75621"/>
    <w:rsid w:val="00D75E04"/>
    <w:rsid w:val="00D9221E"/>
    <w:rsid w:val="00DA04AD"/>
    <w:rsid w:val="00DA3054"/>
    <w:rsid w:val="00DA3A96"/>
    <w:rsid w:val="00DA5A0C"/>
    <w:rsid w:val="00DA6AA6"/>
    <w:rsid w:val="00DA7ACC"/>
    <w:rsid w:val="00DB1AF9"/>
    <w:rsid w:val="00DB27C6"/>
    <w:rsid w:val="00DC09C9"/>
    <w:rsid w:val="00DC250D"/>
    <w:rsid w:val="00DC5564"/>
    <w:rsid w:val="00DD0E36"/>
    <w:rsid w:val="00DD2998"/>
    <w:rsid w:val="00DD2A31"/>
    <w:rsid w:val="00DD71B7"/>
    <w:rsid w:val="00DD7D41"/>
    <w:rsid w:val="00DE2D35"/>
    <w:rsid w:val="00DE3390"/>
    <w:rsid w:val="00DF12B3"/>
    <w:rsid w:val="00DF19A7"/>
    <w:rsid w:val="00DF2D86"/>
    <w:rsid w:val="00DF2DEF"/>
    <w:rsid w:val="00DF4570"/>
    <w:rsid w:val="00DF729C"/>
    <w:rsid w:val="00E015A1"/>
    <w:rsid w:val="00E01F1C"/>
    <w:rsid w:val="00E042EC"/>
    <w:rsid w:val="00E06353"/>
    <w:rsid w:val="00E07821"/>
    <w:rsid w:val="00E13A34"/>
    <w:rsid w:val="00E14AA4"/>
    <w:rsid w:val="00E16F22"/>
    <w:rsid w:val="00E16F8E"/>
    <w:rsid w:val="00E21FD0"/>
    <w:rsid w:val="00E235E4"/>
    <w:rsid w:val="00E236B6"/>
    <w:rsid w:val="00E24B79"/>
    <w:rsid w:val="00E25DAB"/>
    <w:rsid w:val="00E26B41"/>
    <w:rsid w:val="00E309EE"/>
    <w:rsid w:val="00E30D08"/>
    <w:rsid w:val="00E35B02"/>
    <w:rsid w:val="00E37F85"/>
    <w:rsid w:val="00E44DE0"/>
    <w:rsid w:val="00E46B40"/>
    <w:rsid w:val="00E52203"/>
    <w:rsid w:val="00E522B4"/>
    <w:rsid w:val="00E55323"/>
    <w:rsid w:val="00E55812"/>
    <w:rsid w:val="00E566A2"/>
    <w:rsid w:val="00E60B34"/>
    <w:rsid w:val="00E63D0F"/>
    <w:rsid w:val="00E641E4"/>
    <w:rsid w:val="00E64EC1"/>
    <w:rsid w:val="00E66405"/>
    <w:rsid w:val="00E7534E"/>
    <w:rsid w:val="00E76410"/>
    <w:rsid w:val="00E77BC5"/>
    <w:rsid w:val="00E8097A"/>
    <w:rsid w:val="00E8401A"/>
    <w:rsid w:val="00E854C3"/>
    <w:rsid w:val="00E86BD9"/>
    <w:rsid w:val="00E86C17"/>
    <w:rsid w:val="00E91CCC"/>
    <w:rsid w:val="00E935C4"/>
    <w:rsid w:val="00E97F7E"/>
    <w:rsid w:val="00EA265E"/>
    <w:rsid w:val="00EA3B3C"/>
    <w:rsid w:val="00EA75AC"/>
    <w:rsid w:val="00EA7B3C"/>
    <w:rsid w:val="00EB03CA"/>
    <w:rsid w:val="00EB30C6"/>
    <w:rsid w:val="00EB3FEF"/>
    <w:rsid w:val="00EB6ED6"/>
    <w:rsid w:val="00EB74D8"/>
    <w:rsid w:val="00EC2370"/>
    <w:rsid w:val="00ED2869"/>
    <w:rsid w:val="00ED29CA"/>
    <w:rsid w:val="00ED4695"/>
    <w:rsid w:val="00ED5438"/>
    <w:rsid w:val="00ED5DD5"/>
    <w:rsid w:val="00EE05DB"/>
    <w:rsid w:val="00EE17F7"/>
    <w:rsid w:val="00EE4AFB"/>
    <w:rsid w:val="00EE676B"/>
    <w:rsid w:val="00EE7E82"/>
    <w:rsid w:val="00EF027C"/>
    <w:rsid w:val="00EF60B4"/>
    <w:rsid w:val="00EF75FD"/>
    <w:rsid w:val="00F015AC"/>
    <w:rsid w:val="00F032DC"/>
    <w:rsid w:val="00F07D80"/>
    <w:rsid w:val="00F10F83"/>
    <w:rsid w:val="00F11E4B"/>
    <w:rsid w:val="00F1452B"/>
    <w:rsid w:val="00F1491E"/>
    <w:rsid w:val="00F1505D"/>
    <w:rsid w:val="00F20B40"/>
    <w:rsid w:val="00F24EB9"/>
    <w:rsid w:val="00F25077"/>
    <w:rsid w:val="00F26593"/>
    <w:rsid w:val="00F26B7E"/>
    <w:rsid w:val="00F32BAD"/>
    <w:rsid w:val="00F33716"/>
    <w:rsid w:val="00F364B7"/>
    <w:rsid w:val="00F47E22"/>
    <w:rsid w:val="00F51F26"/>
    <w:rsid w:val="00F53846"/>
    <w:rsid w:val="00F54563"/>
    <w:rsid w:val="00F61E15"/>
    <w:rsid w:val="00F65D80"/>
    <w:rsid w:val="00F66DEB"/>
    <w:rsid w:val="00F66F41"/>
    <w:rsid w:val="00F705C1"/>
    <w:rsid w:val="00F71CDE"/>
    <w:rsid w:val="00F72B6A"/>
    <w:rsid w:val="00F749ED"/>
    <w:rsid w:val="00F7644F"/>
    <w:rsid w:val="00F81306"/>
    <w:rsid w:val="00F82622"/>
    <w:rsid w:val="00F83CC5"/>
    <w:rsid w:val="00F84F5C"/>
    <w:rsid w:val="00F9489F"/>
    <w:rsid w:val="00FA3142"/>
    <w:rsid w:val="00FA323C"/>
    <w:rsid w:val="00FA3913"/>
    <w:rsid w:val="00FA4510"/>
    <w:rsid w:val="00FA5A8D"/>
    <w:rsid w:val="00FA6176"/>
    <w:rsid w:val="00FB00FB"/>
    <w:rsid w:val="00FB5F4E"/>
    <w:rsid w:val="00FB69E7"/>
    <w:rsid w:val="00FC0059"/>
    <w:rsid w:val="00FC24F3"/>
    <w:rsid w:val="00FC26D9"/>
    <w:rsid w:val="00FC34CD"/>
    <w:rsid w:val="00FC367F"/>
    <w:rsid w:val="00FC6F34"/>
    <w:rsid w:val="00FD122D"/>
    <w:rsid w:val="00FD60EE"/>
    <w:rsid w:val="00FD7358"/>
    <w:rsid w:val="00FE00F2"/>
    <w:rsid w:val="00FE01CA"/>
    <w:rsid w:val="00FE18B5"/>
    <w:rsid w:val="00FE4BE2"/>
    <w:rsid w:val="00FE7153"/>
    <w:rsid w:val="00FF1387"/>
    <w:rsid w:val="00FF13C5"/>
    <w:rsid w:val="00FF2D8C"/>
    <w:rsid w:val="00FF37F4"/>
    <w:rsid w:val="00FF6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 w:type="paragraph" w:styleId="Bibliography">
    <w:name w:val="Bibliography"/>
    <w:basedOn w:val="Normal"/>
    <w:next w:val="Normal"/>
    <w:uiPriority w:val="37"/>
    <w:semiHidden/>
    <w:unhideWhenUsed/>
    <w:rsid w:val="003966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934473">
      <w:bodyDiv w:val="1"/>
      <w:marLeft w:val="0"/>
      <w:marRight w:val="0"/>
      <w:marTop w:val="0"/>
      <w:marBottom w:val="0"/>
      <w:divBdr>
        <w:top w:val="none" w:sz="0" w:space="0" w:color="auto"/>
        <w:left w:val="none" w:sz="0" w:space="0" w:color="auto"/>
        <w:bottom w:val="none" w:sz="0" w:space="0" w:color="auto"/>
        <w:right w:val="none" w:sz="0" w:space="0" w:color="auto"/>
      </w:divBdr>
    </w:div>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8gxp7/" TargetMode="Externa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s://github.com/b-jorges/AirDrag"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efaultSectionNames xmlns="6a60ad8c-9969-4323-af0d-5678ccd964fe" xsi:nil="true"/>
    <AppVersion xmlns="6a60ad8c-9969-4323-af0d-5678ccd964fe" xsi:nil="true"/>
    <NotebookType xmlns="6a60ad8c-9969-4323-af0d-5678ccd964fe" xsi:nil="true"/>
    <CultureName xmlns="6a60ad8c-9969-4323-af0d-5678ccd964fe" xsi:nil="true"/>
    <Owner xmlns="6a60ad8c-9969-4323-af0d-5678ccd964fe">
      <UserInfo>
        <DisplayName/>
        <AccountId xsi:nil="true"/>
        <AccountType/>
      </UserInfo>
    </Owner>
    <Students xmlns="6a60ad8c-9969-4323-af0d-5678ccd964fe">
      <UserInfo>
        <DisplayName/>
        <AccountId xsi:nil="true"/>
        <AccountType/>
      </UserInfo>
    </Students>
    <Student_Groups xmlns="6a60ad8c-9969-4323-af0d-5678ccd964fe">
      <UserInfo>
        <DisplayName/>
        <AccountId xsi:nil="true"/>
        <AccountType/>
      </UserInfo>
    </Student_Groups>
    <Is_Collaboration_Space_Locked xmlns="6a60ad8c-9969-4323-af0d-5678ccd964fe" xsi:nil="true"/>
    <Invited_Teachers xmlns="6a60ad8c-9969-4323-af0d-5678ccd964fe" xsi:nil="true"/>
    <IsNotebookLocked xmlns="6a60ad8c-9969-4323-af0d-5678ccd964fe" xsi:nil="true"/>
    <Math_Settings xmlns="6a60ad8c-9969-4323-af0d-5678ccd964fe" xsi:nil="true"/>
    <TeamsChannelId xmlns="6a60ad8c-9969-4323-af0d-5678ccd964fe" xsi:nil="true"/>
    <Invited_Students xmlns="6a60ad8c-9969-4323-af0d-5678ccd964fe" xsi:nil="true"/>
    <FolderType xmlns="6a60ad8c-9969-4323-af0d-5678ccd964fe" xsi:nil="true"/>
    <Distribution_Groups xmlns="6a60ad8c-9969-4323-af0d-5678ccd964fe" xsi:nil="true"/>
    <Templates xmlns="6a60ad8c-9969-4323-af0d-5678ccd964fe" xsi:nil="true"/>
    <Self_Registration_Enabled xmlns="6a60ad8c-9969-4323-af0d-5678ccd964fe" xsi:nil="true"/>
    <Has_Teacher_Only_SectionGroup xmlns="6a60ad8c-9969-4323-af0d-5678ccd964fe" xsi:nil="true"/>
    <LMS_Mappings xmlns="6a60ad8c-9969-4323-af0d-5678ccd964fe" xsi:nil="true"/>
    <Teachers xmlns="6a60ad8c-9969-4323-af0d-5678ccd964fe">
      <UserInfo>
        <DisplayName/>
        <AccountId xsi:nil="true"/>
        <AccountType/>
      </UserInfo>
    </Teacher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B6194D2D41EB3D4FBB6B0F61D7C4B7F7" ma:contentTypeVersion="33" ma:contentTypeDescription="Crear nuevo documento." ma:contentTypeScope="" ma:versionID="0d5aba9a976af9b3e273004cce682985">
  <xsd:schema xmlns:xsd="http://www.w3.org/2001/XMLSchema" xmlns:xs="http://www.w3.org/2001/XMLSchema" xmlns:p="http://schemas.microsoft.com/office/2006/metadata/properties" xmlns:ns3="6a60ad8c-9969-4323-af0d-5678ccd964fe" xmlns:ns4="64f14558-dd07-4936-9baa-0bdb7de25ce9" targetNamespace="http://schemas.microsoft.com/office/2006/metadata/properties" ma:root="true" ma:fieldsID="e6b0c38ee63e68520f679d16304b6ffa" ns3:_="" ns4:_="">
    <xsd:import namespace="6a60ad8c-9969-4323-af0d-5678ccd964fe"/>
    <xsd:import namespace="64f14558-dd07-4936-9baa-0bdb7de25ce9"/>
    <xsd:element name="properties">
      <xsd:complexType>
        <xsd:sequence>
          <xsd:element name="documentManagement">
            <xsd:complexType>
              <xsd:all>
                <xsd:element ref="ns3:MediaServiceMetadata" minOccurs="0"/>
                <xsd:element ref="ns3:MediaServiceFastMetadata" minOccurs="0"/>
                <xsd:element ref="ns3:MediaServiceLocation"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60ad8c-9969-4323-af0d-5678ccd96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Location" ma:index="10" nillable="true" ma:displayName="Location" ma:internalName="MediaServiceLocatio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4f14558-dd07-4936-9baa-0bdb7de25ce9"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E39A9-8865-404F-9EA7-7EFEE425F653}">
  <ds:schemaRefs>
    <ds:schemaRef ds:uri="http://schemas.microsoft.com/sharepoint/v3/contenttype/forms"/>
  </ds:schemaRefs>
</ds:datastoreItem>
</file>

<file path=customXml/itemProps2.xml><?xml version="1.0" encoding="utf-8"?>
<ds:datastoreItem xmlns:ds="http://schemas.openxmlformats.org/officeDocument/2006/customXml" ds:itemID="{9D73EFDC-DB92-424F-AF29-975C1FA6D17F}">
  <ds:schemaRefs>
    <ds:schemaRef ds:uri="http://schemas.microsoft.com/office/2006/metadata/properties"/>
    <ds:schemaRef ds:uri="http://schemas.microsoft.com/office/infopath/2007/PartnerControls"/>
    <ds:schemaRef ds:uri="6a60ad8c-9969-4323-af0d-5678ccd964fe"/>
  </ds:schemaRefs>
</ds:datastoreItem>
</file>

<file path=customXml/itemProps3.xml><?xml version="1.0" encoding="utf-8"?>
<ds:datastoreItem xmlns:ds="http://schemas.openxmlformats.org/officeDocument/2006/customXml" ds:itemID="{9AA0A50A-DCDA-4100-AAE2-9589954192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60ad8c-9969-4323-af0d-5678ccd964fe"/>
    <ds:schemaRef ds:uri="64f14558-dd07-4936-9baa-0bdb7de25c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EEA9D0F-203B-4F0F-B4D8-9C60872FF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3014</Words>
  <Characters>131181</Characters>
  <Application>Microsoft Office Word</Application>
  <DocSecurity>0</DocSecurity>
  <Lines>1093</Lines>
  <Paragraphs>3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2</cp:revision>
  <dcterms:created xsi:type="dcterms:W3CDTF">2020-05-09T03:55:00Z</dcterms:created>
  <dcterms:modified xsi:type="dcterms:W3CDTF">2020-05-0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6194D2D41EB3D4FBB6B0F61D7C4B7F7</vt:lpwstr>
  </property>
</Properties>
</file>